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Presentado por</w:t>
      </w:r>
    </w:p>
    <w:p w14:paraId="1B50EF2B" w14:textId="1F9633F6" w:rsidR="003A6B12" w:rsidRPr="0089439F" w:rsidRDefault="003A6B12" w:rsidP="003A6B12">
      <w:pPr>
        <w:pStyle w:val="Cita"/>
        <w:rPr>
          <w:rFonts w:eastAsia="Adobe Heiti Std R" w:cstheme="minorHAnsi"/>
          <w:color w:val="1155CC"/>
        </w:rPr>
      </w:pPr>
      <w:r w:rsidRPr="0089439F">
        <w:rPr>
          <w:rFonts w:eastAsia="Adobe Heiti Std R" w:cstheme="minorHAnsi"/>
          <w:b/>
          <w:i w:val="0"/>
          <w:color w:val="auto"/>
        </w:rPr>
        <w:t>Sergio Gavilán Fernández</w:t>
      </w:r>
      <w:r w:rsidRPr="0089439F">
        <w:rPr>
          <w:rFonts w:eastAsia="Adobe Heiti Std R" w:cstheme="minorHAnsi"/>
          <w:b/>
          <w:i w:val="0"/>
          <w:color w:val="auto"/>
        </w:rPr>
        <w:tab/>
      </w:r>
      <w:r w:rsidRPr="0089439F">
        <w:rPr>
          <w:rFonts w:eastAsia="Adobe Heiti Std R" w:cstheme="minorHAnsi"/>
        </w:rPr>
        <w:tab/>
      </w:r>
      <w:hyperlink r:id="rId10" w:history="1">
        <w:r w:rsidR="00AF3053" w:rsidRPr="0089439F">
          <w:rPr>
            <w:rStyle w:val="Hipervnculo"/>
            <w:rFonts w:eastAsia="Adobe Heiti Std R" w:cstheme="minorHAnsi"/>
          </w:rPr>
          <w:t>sgavil01@ucm.es</w:t>
        </w:r>
      </w:hyperlink>
    </w:p>
    <w:p w14:paraId="69632C1A" w14:textId="4FF13A8A" w:rsidR="003A6B12" w:rsidRPr="0089439F" w:rsidRDefault="003A6B12" w:rsidP="003A6B12">
      <w:pPr>
        <w:pStyle w:val="Cita"/>
        <w:rPr>
          <w:rFonts w:eastAsia="Adobe Heiti Std R" w:cstheme="minorHAnsi"/>
          <w:color w:val="1155CC"/>
          <w:u w:val="single"/>
        </w:rPr>
      </w:pPr>
      <w:r w:rsidRPr="0089439F">
        <w:rPr>
          <w:rFonts w:eastAsia="Adobe Heiti Std R" w:cstheme="minorHAnsi"/>
          <w:b/>
          <w:i w:val="0"/>
          <w:color w:val="auto"/>
        </w:rPr>
        <w:t>Alejandro Villar Rubio</w:t>
      </w:r>
      <w:r w:rsidRPr="0089439F">
        <w:rPr>
          <w:rFonts w:eastAsia="Adobe Heiti Std R" w:cstheme="minorHAnsi"/>
          <w:color w:val="auto"/>
        </w:rPr>
        <w:t xml:space="preserve"> </w:t>
      </w:r>
      <w:r w:rsidRPr="0089439F">
        <w:rPr>
          <w:rFonts w:eastAsia="Adobe Heiti Std R" w:cstheme="minorHAnsi"/>
        </w:rPr>
        <w:tab/>
      </w:r>
      <w:r w:rsidR="00AF3053" w:rsidRPr="0089439F">
        <w:rPr>
          <w:rFonts w:eastAsia="Adobe Heiti Std R" w:cstheme="minorHAnsi"/>
        </w:rPr>
        <w:tab/>
      </w:r>
      <w:hyperlink r:id="rId11" w:history="1">
        <w:r w:rsidR="00AF3053" w:rsidRPr="0089439F">
          <w:rPr>
            <w:rStyle w:val="Hipervnculo"/>
            <w:rFonts w:eastAsia="Adobe Heiti Std R" w:cstheme="minorHAnsi"/>
          </w:rPr>
          <w:t>alvill04@ucm.es</w:t>
        </w:r>
      </w:hyperlink>
    </w:p>
    <w:p w14:paraId="42B8FA43" w14:textId="77777777" w:rsidR="00FA750F" w:rsidRPr="0089439F" w:rsidRDefault="00FA750F" w:rsidP="00FA750F">
      <w:pPr>
        <w:rPr>
          <w:rFonts w:eastAsia="Adobe Heiti Std R" w:cstheme="minorHAnsi"/>
        </w:rPr>
      </w:pPr>
    </w:p>
    <w:p w14:paraId="357F2346" w14:textId="7F2E1B32" w:rsidR="003A6B12" w:rsidRPr="0089439F" w:rsidRDefault="003A6B12" w:rsidP="003A6B12">
      <w:pPr>
        <w:rPr>
          <w:rFonts w:eastAsia="Adobe Heiti Std R" w:cstheme="minorHAnsi"/>
        </w:rPr>
      </w:pPr>
    </w:p>
    <w:p w14:paraId="26D63B29" w14:textId="29253653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Facultad de Informática, Universidad Complutense de Madrid</w:t>
      </w:r>
    </w:p>
    <w:p w14:paraId="5155F9CC" w14:textId="284030C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Grado en Desarrollo de Videojuegos</w:t>
      </w:r>
    </w:p>
    <w:p w14:paraId="1B3BF6FF" w14:textId="6A5CE07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729D8603" w14:textId="284AFEE6" w:rsidR="00C011A6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545505" w:history="1">
            <w:r w:rsidR="00C011A6" w:rsidRPr="006A23C7">
              <w:rPr>
                <w:rStyle w:val="Hipervnculo"/>
                <w:noProof/>
              </w:rPr>
              <w:t>Resume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02B04BF" w14:textId="2CBE9F23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6" w:history="1">
            <w:r w:rsidR="00C011A6" w:rsidRPr="006A23C7">
              <w:rPr>
                <w:rStyle w:val="Hipervnculo"/>
                <w:noProof/>
              </w:rPr>
              <w:t>Objetiv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D61DD58" w14:textId="1DB48F60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7" w:history="1">
            <w:r w:rsidR="00C011A6" w:rsidRPr="006A23C7">
              <w:rPr>
                <w:rStyle w:val="Hipervnculo"/>
                <w:noProof/>
              </w:rPr>
              <w:t>Trabajo previo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1E753729" w14:textId="49F43A39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8" w:history="1">
            <w:r w:rsidR="00C011A6" w:rsidRPr="006A23C7">
              <w:rPr>
                <w:rStyle w:val="Hipervnculo"/>
                <w:rFonts w:eastAsia="Adobe Heiti Std R"/>
                <w:noProof/>
              </w:rPr>
              <w:t>Herramientas usad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4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11D1F098" w14:textId="427E1F9D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9" w:history="1">
            <w:r w:rsidR="00C011A6" w:rsidRPr="006A23C7">
              <w:rPr>
                <w:rStyle w:val="Hipervnculo"/>
                <w:noProof/>
              </w:rPr>
              <w:t>Regresión Logística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9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E07C2BF" w14:textId="4DABDB48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0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0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AC6F6D2" w14:textId="3A08CABC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1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1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DF7C389" w14:textId="549250A0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2" w:history="1">
            <w:r w:rsidR="00C011A6" w:rsidRPr="006A23C7">
              <w:rPr>
                <w:rStyle w:val="Hipervnculo"/>
                <w:noProof/>
              </w:rPr>
              <w:t>Redes Neuronal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2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6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515322A" w14:textId="0DFA2832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3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3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6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9325578" w14:textId="712E6032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4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4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6B0598C2" w14:textId="3622928D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5" w:history="1">
            <w:r w:rsidR="00C011A6" w:rsidRPr="006A23C7">
              <w:rPr>
                <w:rStyle w:val="Hipervnculo"/>
                <w:noProof/>
              </w:rPr>
              <w:t>Support Vector Machi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0C24535" w14:textId="76CEA606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6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7E5F079" w14:textId="31CCC8C4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7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8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B473336" w14:textId="3EAB3BE9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8" w:history="1">
            <w:r w:rsidR="00C011A6" w:rsidRPr="006A23C7">
              <w:rPr>
                <w:rStyle w:val="Hipervnculo"/>
                <w:noProof/>
              </w:rPr>
              <w:t>Ker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8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58495FA" w14:textId="3697AD76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9" w:history="1">
            <w:r w:rsidR="00C011A6" w:rsidRPr="006A23C7">
              <w:rPr>
                <w:rStyle w:val="Hipervnculo"/>
                <w:noProof/>
              </w:rPr>
              <w:t>Phone CompluHouse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9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A7A7F38" w14:textId="66F1BD6D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0" w:history="1">
            <w:r w:rsidR="00C011A6" w:rsidRPr="006A23C7">
              <w:rPr>
                <w:rStyle w:val="Hipervnculo"/>
                <w:noProof/>
              </w:rPr>
              <w:t>Funcionalidad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0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86F7AA9" w14:textId="1BA2F45C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1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1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7C16DC6" w14:textId="6FADA4D4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2" w:history="1">
            <w:r w:rsidR="00C011A6" w:rsidRPr="006A23C7">
              <w:rPr>
                <w:rStyle w:val="Hipervnculo"/>
                <w:noProof/>
              </w:rPr>
              <w:t>Lanzar la aplic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2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29D309A" w14:textId="592F370F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3" w:history="1">
            <w:r w:rsidR="00C011A6" w:rsidRPr="006A23C7">
              <w:rPr>
                <w:rStyle w:val="Hipervnculo"/>
                <w:noProof/>
              </w:rPr>
              <w:t>Conclusio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3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35E5E75" w14:textId="1BF67E84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4" w:history="1">
            <w:r w:rsidR="00C011A6" w:rsidRPr="006A23C7">
              <w:rPr>
                <w:rStyle w:val="Hipervnculo"/>
                <w:noProof/>
              </w:rPr>
              <w:t>Bibliografía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4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665A9887" w14:textId="3E04F93B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5" w:history="1">
            <w:r w:rsidR="00C011A6" w:rsidRPr="006A23C7">
              <w:rPr>
                <w:rStyle w:val="Hipervnculo"/>
                <w:noProof/>
              </w:rPr>
              <w:t>Apéndic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11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C9A4DB5" w14:textId="4EB62034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6" w:history="1">
            <w:r w:rsidR="00C011A6" w:rsidRPr="006A23C7">
              <w:rPr>
                <w:rStyle w:val="Hipervnculo"/>
                <w:noProof/>
              </w:rPr>
              <w:t>Apéndice A. Código utilizado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11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6A3EA5B" w14:textId="27E1261A" w:rsidR="00C011A6" w:rsidRDefault="00AF1E17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7" w:history="1">
            <w:r w:rsidR="00C011A6" w:rsidRPr="006A23C7">
              <w:rPr>
                <w:rStyle w:val="Hipervnculo"/>
                <w:noProof/>
              </w:rPr>
              <w:t>Apéndice B. Gráfic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44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962511D" w14:textId="4E6A860E" w:rsidR="00C011A6" w:rsidRDefault="00AF1E17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8" w:history="1">
            <w:r w:rsidR="00C011A6" w:rsidRPr="006A23C7">
              <w:rPr>
                <w:rStyle w:val="Hipervnculo"/>
                <w:noProof/>
              </w:rPr>
              <w:t>Apéndice C. Imáge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0D7628">
              <w:rPr>
                <w:noProof/>
                <w:webHidden/>
              </w:rPr>
              <w:t>6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EF00E7A" w14:textId="4014A227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545505"/>
      <w:r w:rsidRPr="00A303D0">
        <w:lastRenderedPageBreak/>
        <w:t>Resumen</w:t>
      </w:r>
      <w:bookmarkEnd w:id="0"/>
    </w:p>
    <w:p w14:paraId="379ED72A" w14:textId="250B8656" w:rsidR="00643BBA" w:rsidRPr="00E01DCB" w:rsidRDefault="00FB300C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a este desconocimiento hay que añadir que cada día hay más dispositivos en el mercado por lo que la dificultad de</w:t>
      </w:r>
      <w:r w:rsidR="00AD5D00" w:rsidRPr="00E01DCB">
        <w:rPr>
          <w:rFonts w:eastAsia="Adobe Heiti Std R" w:cstheme="minorHAnsi"/>
        </w:rPr>
        <w:t xml:space="preserve"> su</w:t>
      </w:r>
      <w:r w:rsidRPr="00E01DCB">
        <w:rPr>
          <w:rFonts w:eastAsia="Adobe Heiti Std R" w:cstheme="minorHAnsi"/>
        </w:rPr>
        <w:t xml:space="preserve"> compra aumenta.</w:t>
      </w:r>
      <w:r w:rsidR="00AD5D00" w:rsidRPr="00E01DCB">
        <w:rPr>
          <w:rFonts w:eastAsia="Adobe Heiti Std R" w:cstheme="minorHAnsi"/>
        </w:rPr>
        <w:t xml:space="preserve"> Esto puede provocar la llamada </w:t>
      </w:r>
      <w:r w:rsidR="00AD5D00" w:rsidRPr="00E01DCB">
        <w:rPr>
          <w:rFonts w:eastAsia="Adobe Heiti Std R" w:cstheme="minorHAnsi"/>
          <w:b/>
        </w:rPr>
        <w:t>paradoja de la elección</w:t>
      </w:r>
      <w:r w:rsidR="004D2895" w:rsidRPr="00E01DCB">
        <w:rPr>
          <w:rFonts w:eastAsia="Adobe Heiti Std R" w:cstheme="minorHAnsi"/>
          <w:b/>
        </w:rPr>
        <w:t xml:space="preserve"> </w:t>
      </w:r>
      <w:r w:rsidR="004D2895" w:rsidRPr="00E01DCB">
        <w:rPr>
          <w:rFonts w:eastAsia="Adobe Heiti Std R" w:cstheme="minorHAnsi"/>
        </w:rPr>
        <w:fldChar w:fldCharType="begin" w:fldLock="1"/>
      </w:r>
      <w:r w:rsidR="004D2895" w:rsidRPr="00E01DCB">
        <w:rPr>
          <w:rFonts w:eastAsia="Adobe Heiti Std R" w:cstheme="minorHAnsi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E01DCB">
        <w:rPr>
          <w:rFonts w:eastAsia="Adobe Heiti Std R" w:cstheme="minorHAnsi"/>
        </w:rPr>
        <w:fldChar w:fldCharType="separate"/>
      </w:r>
      <w:r w:rsidR="004D2895" w:rsidRPr="00E01DCB">
        <w:rPr>
          <w:rFonts w:eastAsia="Adobe Heiti Std R" w:cstheme="minorHAnsi"/>
          <w:noProof/>
        </w:rPr>
        <w:t>(“La paradoja de la elección: por qué nos cuesta decidir,” n.d.)</w:t>
      </w:r>
      <w:r w:rsidR="004D2895" w:rsidRPr="00E01DCB">
        <w:rPr>
          <w:rFonts w:eastAsia="Adobe Heiti Std R" w:cstheme="minorHAnsi"/>
        </w:rPr>
        <w:fldChar w:fldCharType="end"/>
      </w:r>
      <w:r w:rsidR="00AD5D00" w:rsidRPr="00E01DCB">
        <w:rPr>
          <w:rFonts w:eastAsia="Adobe Heiti Std R" w:cstheme="minorHAnsi"/>
        </w:rPr>
        <w:t>, nuestra tendencia a estar menos satisfechos con nuestras adquisiciones mientras más alternativas existan.</w:t>
      </w:r>
    </w:p>
    <w:p w14:paraId="26E876F9" w14:textId="19D46CC9" w:rsidR="00AD5D00" w:rsidRPr="00E01DCB" w:rsidRDefault="00AD5D00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545506"/>
      <w:r w:rsidRPr="00A303D0">
        <w:t>Objetivo</w:t>
      </w:r>
      <w:r w:rsidR="002A0012">
        <w:t>s</w:t>
      </w:r>
      <w:bookmarkEnd w:id="1"/>
    </w:p>
    <w:p w14:paraId="6F6FBD0D" w14:textId="68C60098" w:rsidR="00FA750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s técnicas que se usarán son:</w:t>
      </w:r>
    </w:p>
    <w:p w14:paraId="3A0668FF" w14:textId="24A4E064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gresión logística.</w:t>
      </w:r>
    </w:p>
    <w:p w14:paraId="64411C8A" w14:textId="4617EE13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des neuronales.</w:t>
      </w:r>
    </w:p>
    <w:p w14:paraId="1F15248C" w14:textId="450D5175" w:rsidR="00112D6F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Support Vector Machines (SVM)</w:t>
      </w:r>
      <w:r w:rsidR="002303F6">
        <w:rPr>
          <w:rFonts w:eastAsia="Adobe Heiti Std R" w:cstheme="minorHAnsi"/>
        </w:rPr>
        <w:t>.</w:t>
      </w:r>
    </w:p>
    <w:p w14:paraId="2AFACD52" w14:textId="7AD10C0B" w:rsidR="002303F6" w:rsidRPr="002303F6" w:rsidRDefault="002303F6" w:rsidP="002303F6">
      <w:pPr>
        <w:spacing w:line="360" w:lineRule="auto"/>
        <w:jc w:val="both"/>
        <w:rPr>
          <w:rFonts w:eastAsia="Adobe Heiti Std R" w:cstheme="minorHAnsi"/>
        </w:rPr>
      </w:pPr>
      <w:r>
        <w:rPr>
          <w:rFonts w:eastAsia="Adobe Heiti Std R" w:cstheme="minorHAnsi"/>
        </w:rPr>
        <w:t xml:space="preserve">Además, </w:t>
      </w:r>
      <w:r>
        <w:rPr>
          <w:rFonts w:eastAsia="Adobe Heiti Std R" w:cstheme="minorHAnsi"/>
          <w:i/>
        </w:rPr>
        <w:t>regresión logística</w:t>
      </w:r>
      <w:r>
        <w:rPr>
          <w:rFonts w:eastAsia="Adobe Heiti Std R" w:cstheme="minorHAnsi"/>
        </w:rPr>
        <w:t xml:space="preserve"> y </w:t>
      </w:r>
      <w:r>
        <w:rPr>
          <w:rFonts w:eastAsia="Adobe Heiti Std R" w:cstheme="minorHAnsi"/>
          <w:i/>
        </w:rPr>
        <w:t>redes neuronales</w:t>
      </w:r>
      <w:r>
        <w:rPr>
          <w:rFonts w:eastAsia="Adobe Heiti Std R" w:cstheme="minorHAnsi"/>
        </w:rPr>
        <w:t xml:space="preserve"> se realizarán con una librería de </w:t>
      </w:r>
      <w:r>
        <w:rPr>
          <w:rFonts w:eastAsia="Adobe Heiti Std R" w:cstheme="minorHAnsi"/>
          <w:i/>
        </w:rPr>
        <w:t>Deep learning</w:t>
      </w:r>
      <w:r>
        <w:rPr>
          <w:rFonts w:eastAsia="Adobe Heiti Std R" w:cstheme="minorHAnsi"/>
        </w:rPr>
        <w:t xml:space="preserve"> para Python, </w:t>
      </w:r>
      <w:r>
        <w:rPr>
          <w:rFonts w:eastAsia="Adobe Heiti Std R" w:cstheme="minorHAnsi"/>
          <w:b/>
        </w:rPr>
        <w:t>Keras</w:t>
      </w:r>
      <w:r>
        <w:rPr>
          <w:rFonts w:eastAsia="Adobe Heiti Std R" w:cstheme="minorHAnsi"/>
        </w:rPr>
        <w:t xml:space="preserve"> </w:t>
      </w:r>
      <w:r>
        <w:rPr>
          <w:rFonts w:eastAsia="Adobe Heiti Std R" w:cstheme="minorHAnsi"/>
        </w:rPr>
        <w:fldChar w:fldCharType="begin" w:fldLock="1"/>
      </w:r>
      <w:r>
        <w:rPr>
          <w:rFonts w:eastAsia="Adobe Heiti Std R" w:cstheme="minorHAnsi"/>
        </w:rPr>
        <w:instrText>ADDIN CSL_CITATION {"citationItems":[{"id":"ITEM-1","itemData":{"URL":"https://keras.io/","accessed":{"date-parts":[["2020","1","21"]]},"id":"ITEM-1","issued":{"date-parts":[["0"]]},"title":"Home - Keras Documentation","type":"webpage"},"uris":["http://www.mendeley.com/documents/?uuid=57901a30-fc09-31d8-b402-bf8558b148cd"]}],"mendeley":{"formattedCitation":"(“Home - Keras Documentation,” n.d.)","plainTextFormattedCitation":"(“Home - Keras Documentation,” n.d.)"},"properties":{"noteIndex":0},"schema":"https://github.com/citation-style-language/schema/raw/master/csl-citation.json"}</w:instrText>
      </w:r>
      <w:r>
        <w:rPr>
          <w:rFonts w:eastAsia="Adobe Heiti Std R" w:cstheme="minorHAnsi"/>
        </w:rPr>
        <w:fldChar w:fldCharType="separate"/>
      </w:r>
      <w:r w:rsidRPr="002303F6">
        <w:rPr>
          <w:rFonts w:eastAsia="Adobe Heiti Std R" w:cstheme="minorHAnsi"/>
          <w:noProof/>
        </w:rPr>
        <w:t>(“Home - Keras Documentation,” n.d.)</w:t>
      </w:r>
      <w:r>
        <w:rPr>
          <w:rFonts w:eastAsia="Adobe Heiti Std R" w:cstheme="minorHAnsi"/>
        </w:rPr>
        <w:fldChar w:fldCharType="end"/>
      </w:r>
      <w:r>
        <w:rPr>
          <w:rFonts w:eastAsia="Adobe Heiti Std R" w:cstheme="minorHAnsi"/>
        </w:rPr>
        <w:t>.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545507"/>
      <w:r>
        <w:t>Trabajo previo</w:t>
      </w:r>
      <w:bookmarkEnd w:id="2"/>
    </w:p>
    <w:p w14:paraId="26B4F185" w14:textId="2DD5E362" w:rsidR="00FA750F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Se dispone de una base de datos adquirida de la plataforma </w:t>
      </w:r>
      <w:r w:rsidRPr="00E01DCB">
        <w:rPr>
          <w:rFonts w:eastAsia="Adobe Heiti Std R" w:cstheme="minorHAnsi"/>
          <w:i/>
        </w:rPr>
        <w:t xml:space="preserve">Kaggle </w:t>
      </w:r>
      <w:r w:rsidRPr="00E01DCB">
        <w:rPr>
          <w:rFonts w:eastAsia="Adobe Heiti Std R" w:cstheme="minorHAnsi"/>
          <w:i/>
        </w:rPr>
        <w:fldChar w:fldCharType="begin" w:fldLock="1"/>
      </w:r>
      <w:r w:rsidR="00FC5020" w:rsidRPr="00E01DCB">
        <w:rPr>
          <w:rFonts w:eastAsia="Adobe Heiti Std R" w:cstheme="minorHAnsi"/>
          <w:i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E01DCB">
        <w:rPr>
          <w:rFonts w:eastAsia="Adobe Heiti Std R" w:cstheme="minorHAnsi"/>
          <w:i/>
        </w:rPr>
        <w:fldChar w:fldCharType="separate"/>
      </w:r>
      <w:r w:rsidRPr="00E01DCB">
        <w:rPr>
          <w:rFonts w:eastAsia="Adobe Heiti Std R" w:cstheme="minorHAnsi"/>
          <w:noProof/>
        </w:rPr>
        <w:t>(“Mobile Price Classification | Kaggle,” n.d.)</w:t>
      </w:r>
      <w:r w:rsidRPr="00E01DCB">
        <w:rPr>
          <w:rFonts w:eastAsia="Adobe Heiti Std R" w:cstheme="minorHAnsi"/>
          <w:i/>
        </w:rPr>
        <w:fldChar w:fldCharType="end"/>
      </w:r>
      <w:r w:rsidRPr="00E01DCB">
        <w:rPr>
          <w:rFonts w:eastAsia="Adobe Heiti Std R" w:cstheme="minorHAnsi"/>
          <w:i/>
        </w:rPr>
        <w:t>.</w:t>
      </w:r>
      <w:r w:rsidRPr="00E01DCB">
        <w:rPr>
          <w:rFonts w:eastAsia="Adobe Heiti Std R" w:cstheme="minorHAnsi"/>
        </w:rPr>
        <w:t xml:space="preserve"> Esta proporciona dos archivos</w:t>
      </w:r>
      <w:r w:rsidR="00D84D2A" w:rsidRPr="00E01DCB">
        <w:rPr>
          <w:rFonts w:eastAsia="Adobe Heiti Std R" w:cstheme="minorHAnsi"/>
        </w:rPr>
        <w:t xml:space="preserve">, </w:t>
      </w:r>
      <w:r w:rsidR="00D84D2A" w:rsidRPr="00E01DCB">
        <w:rPr>
          <w:rFonts w:eastAsia="Adobe Heiti Std R" w:cstheme="minorHAnsi"/>
          <w:b/>
        </w:rPr>
        <w:t>test.csv</w:t>
      </w:r>
      <w:r w:rsidR="00D84D2A" w:rsidRPr="00E01DCB">
        <w:rPr>
          <w:rFonts w:eastAsia="Adobe Heiti Std R" w:cstheme="minorHAnsi"/>
        </w:rPr>
        <w:t xml:space="preserve"> y </w:t>
      </w:r>
      <w:r w:rsidR="00D84D2A" w:rsidRPr="00E01DCB">
        <w:rPr>
          <w:rFonts w:eastAsia="Adobe Heiti Std R" w:cstheme="minorHAnsi"/>
          <w:b/>
        </w:rPr>
        <w:t>train.csv</w:t>
      </w:r>
      <w:r w:rsidR="00D84D2A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E01DCB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Velocidad del procesador</w:t>
            </w:r>
          </w:p>
        </w:tc>
      </w:tr>
      <w:tr w:rsidR="00A303D0" w:rsidRPr="00E01DCB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4G</w:t>
            </w:r>
          </w:p>
        </w:tc>
      </w:tr>
      <w:tr w:rsidR="009A215F" w:rsidRPr="00E01DCB" w14:paraId="3B6AC43B" w14:textId="77777777" w:rsidTr="009A215F">
        <w:tc>
          <w:tcPr>
            <w:tcW w:w="2831" w:type="dxa"/>
          </w:tcPr>
          <w:p w14:paraId="70BBF936" w14:textId="7AE8743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eso</w:t>
            </w:r>
          </w:p>
        </w:tc>
      </w:tr>
      <w:tr w:rsidR="009A215F" w:rsidRPr="00E01DCB" w14:paraId="3C4DF6FB" w14:textId="77777777" w:rsidTr="009A215F">
        <w:tc>
          <w:tcPr>
            <w:tcW w:w="2831" w:type="dxa"/>
          </w:tcPr>
          <w:p w14:paraId="09F6E5A7" w14:textId="3DE4C4E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ltura</w:t>
            </w:r>
          </w:p>
        </w:tc>
      </w:tr>
      <w:tr w:rsidR="009A215F" w:rsidRPr="00E01DCB" w14:paraId="2C3FF6EA" w14:textId="77777777" w:rsidTr="009A215F">
        <w:tc>
          <w:tcPr>
            <w:tcW w:w="2831" w:type="dxa"/>
          </w:tcPr>
          <w:p w14:paraId="1608DBB2" w14:textId="6317257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lastRenderedPageBreak/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ltura</w:t>
            </w:r>
          </w:p>
        </w:tc>
      </w:tr>
      <w:tr w:rsidR="009A215F" w:rsidRPr="00E01DCB" w14:paraId="011B4DCC" w14:textId="77777777" w:rsidTr="009A215F">
        <w:tc>
          <w:tcPr>
            <w:tcW w:w="2831" w:type="dxa"/>
          </w:tcPr>
          <w:p w14:paraId="2CF0422E" w14:textId="70DE9C4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3G</w:t>
            </w:r>
          </w:p>
        </w:tc>
      </w:tr>
      <w:tr w:rsidR="009A215F" w:rsidRPr="00E01DCB" w14:paraId="46E73C29" w14:textId="77777777" w:rsidTr="009A215F">
        <w:tc>
          <w:tcPr>
            <w:tcW w:w="2831" w:type="dxa"/>
          </w:tcPr>
          <w:p w14:paraId="0F843705" w14:textId="448BDF32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E01DCB" w:rsidRDefault="009A215F" w:rsidP="00FB300C">
      <w:pPr>
        <w:jc w:val="both"/>
        <w:rPr>
          <w:rFonts w:eastAsia="Adobe Heiti Std R" w:cstheme="minorHAnsi"/>
          <w:sz w:val="20"/>
          <w:szCs w:val="20"/>
        </w:rPr>
      </w:pPr>
    </w:p>
    <w:p w14:paraId="299DC481" w14:textId="6DAF47E8" w:rsidR="004D2895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Hay una pequeña diferencia entre estos dos archivos, ambos tienen el mismo número de características, pero </w:t>
      </w:r>
      <w:r w:rsidRPr="00E01DCB">
        <w:rPr>
          <w:rFonts w:eastAsia="Adobe Heiti Std R" w:cstheme="minorHAnsi"/>
          <w:i/>
        </w:rPr>
        <w:t xml:space="preserve">train </w:t>
      </w:r>
      <w:r w:rsidRPr="00E01DCB">
        <w:rPr>
          <w:rFonts w:eastAsia="Adobe Heiti Std R" w:cstheme="minorHAnsi"/>
        </w:rPr>
        <w:t xml:space="preserve">tiene </w:t>
      </w:r>
      <w:r w:rsidR="00A34594" w:rsidRPr="00E01DCB">
        <w:rPr>
          <w:rFonts w:eastAsia="Adobe Heiti Std R" w:cstheme="minorHAnsi"/>
        </w:rPr>
        <w:t>una</w:t>
      </w:r>
      <w:r w:rsidRPr="00E01DCB">
        <w:rPr>
          <w:rFonts w:eastAsia="Adobe Heiti Std R" w:cstheme="minorHAnsi"/>
        </w:rPr>
        <w:t xml:space="preserve"> columna </w:t>
      </w:r>
      <w:r w:rsidR="00A34594" w:rsidRPr="00E01DCB">
        <w:rPr>
          <w:rFonts w:eastAsia="Adobe Heiti Std R" w:cstheme="minorHAnsi"/>
        </w:rPr>
        <w:t>con</w:t>
      </w:r>
      <w:r w:rsidRPr="00E01DCB">
        <w:rPr>
          <w:rFonts w:eastAsia="Adobe Heiti Std R" w:cstheme="minorHAnsi"/>
        </w:rPr>
        <w:t xml:space="preserve"> “price_range” y </w:t>
      </w:r>
      <w:r w:rsidR="00A34594" w:rsidRPr="00E01DCB">
        <w:rPr>
          <w:rFonts w:eastAsia="Adobe Heiti Std R" w:cstheme="minorHAnsi"/>
          <w:i/>
        </w:rPr>
        <w:t xml:space="preserve">test </w:t>
      </w:r>
      <w:r w:rsidR="00A34594" w:rsidRPr="00E01DCB">
        <w:rPr>
          <w:rFonts w:eastAsia="Adobe Heiti Std R" w:cstheme="minorHAnsi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E01DCB">
        <w:rPr>
          <w:rFonts w:eastAsia="Adobe Heiti Std R" w:cstheme="minorHAnsi"/>
          <w:b/>
        </w:rPr>
        <w:t>machine learning</w:t>
      </w:r>
      <w:r w:rsidR="00A34594" w:rsidRPr="00E01DCB">
        <w:rPr>
          <w:rFonts w:eastAsia="Adobe Heiti Std R" w:cstheme="minorHAnsi"/>
        </w:rPr>
        <w:t xml:space="preserve">. Esto hace que solo se pueda usar el archivo </w:t>
      </w:r>
      <w:r w:rsidR="00A34594" w:rsidRPr="00E01DCB">
        <w:rPr>
          <w:rFonts w:eastAsia="Adobe Heiti Std R" w:cstheme="minorHAnsi"/>
          <w:i/>
        </w:rPr>
        <w:t>train</w:t>
      </w:r>
      <w:r w:rsidR="00A34594" w:rsidRPr="00E01DCB">
        <w:rPr>
          <w:rFonts w:eastAsia="Adobe Heiti Std R" w:cstheme="minorHAnsi"/>
        </w:rPr>
        <w:t xml:space="preserve"> porque es el que contiene lo que será la futura “Y”.</w:t>
      </w:r>
    </w:p>
    <w:p w14:paraId="4B8F1AFF" w14:textId="1DD690B2" w:rsidR="009A215F" w:rsidRPr="00E01DCB" w:rsidRDefault="00A34594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El conjunto de datos </w:t>
      </w:r>
      <w:r w:rsidRPr="00E01DCB">
        <w:rPr>
          <w:rFonts w:eastAsia="Adobe Heiti Std R" w:cstheme="minorHAnsi"/>
          <w:i/>
        </w:rPr>
        <w:t>train</w:t>
      </w:r>
      <w:r w:rsidRPr="00E01DCB">
        <w:rPr>
          <w:rFonts w:eastAsia="Adobe Heiti Std R" w:cstheme="minorHAnsi"/>
        </w:rPr>
        <w:t xml:space="preserve"> está formado por 21 características y 2000 ejemplos. Esto hace que se pued</w:t>
      </w:r>
      <w:r w:rsidR="00D84D2A" w:rsidRPr="00E01DCB">
        <w:rPr>
          <w:rFonts w:eastAsia="Adobe Heiti Std R" w:cstheme="minorHAnsi"/>
        </w:rPr>
        <w:t>a</w:t>
      </w:r>
      <w:r w:rsidRPr="00E01DCB">
        <w:rPr>
          <w:rFonts w:eastAsia="Adobe Heiti Std R" w:cstheme="minorHAnsi"/>
        </w:rPr>
        <w:t xml:space="preserve"> dividir en 3 tipos de conjuntos y aun así tener un gran número de ejemplos en cada uno. Las diferentes divisiones son: </w:t>
      </w:r>
      <w:r w:rsidRPr="00E01DCB">
        <w:rPr>
          <w:rFonts w:eastAsia="Adobe Heiti Std R" w:cstheme="minorHAnsi"/>
          <w:b/>
        </w:rPr>
        <w:t>train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60%, 1200 ejemplos)</w:t>
      </w:r>
      <w:r w:rsidRPr="00E01DCB">
        <w:rPr>
          <w:rFonts w:eastAsia="Adobe Heiti Std R" w:cstheme="minorHAnsi"/>
          <w:b/>
        </w:rPr>
        <w:t>, validation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  <w:b/>
        </w:rPr>
        <w:t xml:space="preserve"> </w:t>
      </w:r>
      <w:r w:rsidRPr="00E01DCB">
        <w:rPr>
          <w:rFonts w:eastAsia="Adobe Heiti Std R" w:cstheme="minorHAnsi"/>
        </w:rPr>
        <w:t xml:space="preserve">y </w:t>
      </w:r>
      <w:r w:rsidRPr="00E01DCB">
        <w:rPr>
          <w:rFonts w:eastAsia="Adobe Heiti Std R" w:cstheme="minorHAnsi"/>
          <w:b/>
        </w:rPr>
        <w:t>test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</w:rPr>
        <w:t xml:space="preserve">. </w:t>
      </w:r>
      <w:r w:rsidR="008F4373" w:rsidRPr="00E01DCB">
        <w:rPr>
          <w:rFonts w:eastAsia="Adobe Heiti Std R" w:cstheme="minorHAnsi"/>
        </w:rPr>
        <w:t xml:space="preserve">Esta división se ha realizado a través de código (ver </w:t>
      </w:r>
      <w:hyperlink w:anchor="_Código_usado_para" w:history="1">
        <w:r w:rsidR="008F4373" w:rsidRPr="00E01DCB">
          <w:rPr>
            <w:rStyle w:val="Hipervnculo"/>
            <w:rFonts w:eastAsia="Adobe Heiti Std R" w:cstheme="minorHAnsi"/>
            <w:b/>
          </w:rPr>
          <w:t>Apéndice A</w:t>
        </w:r>
      </w:hyperlink>
      <w:r w:rsidR="008F4373" w:rsidRPr="00E01DCB">
        <w:rPr>
          <w:rFonts w:eastAsia="Adobe Heiti Std R" w:cstheme="minorHAnsi"/>
        </w:rPr>
        <w:t>).</w:t>
      </w:r>
    </w:p>
    <w:p w14:paraId="4B79C81E" w14:textId="389F10EF" w:rsidR="00FE5201" w:rsidRDefault="00FE5201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De las 21 características mencionadas anteriormente, se cogerán 20 de ellas para estudiar la restante, el </w:t>
      </w:r>
      <w:r w:rsidRPr="00E01DCB">
        <w:rPr>
          <w:rFonts w:eastAsia="Adobe Heiti Std R" w:cstheme="minorHAnsi"/>
          <w:b/>
        </w:rPr>
        <w:t>rango de precio</w:t>
      </w:r>
      <w:r w:rsidRPr="00E01DCB">
        <w:rPr>
          <w:rFonts w:eastAsia="Adobe Heiti Std R" w:cstheme="minorHAnsi"/>
        </w:rPr>
        <w:t>. Esta característica puede adquirir un valor del 0 al 3, ambos incluidos, donde 0 corresponderá a la gama de teléfonos más baja y 3 a la gama más alta.</w:t>
      </w:r>
      <w:r w:rsidR="00543481" w:rsidRPr="00E01DCB">
        <w:rPr>
          <w:rFonts w:eastAsia="Adobe Heiti Std R" w:cstheme="minorHAnsi"/>
        </w:rPr>
        <w:t xml:space="preserve"> Al tener estas características unos rangos numéricos tan diversos </w:t>
      </w:r>
      <w:r w:rsidR="00B23AD0" w:rsidRPr="00E01DCB">
        <w:rPr>
          <w:rFonts w:eastAsia="Adobe Heiti Std R" w:cstheme="minorHAnsi"/>
        </w:rPr>
        <w:t>se han</w:t>
      </w:r>
      <w:r w:rsidR="00543481" w:rsidRPr="00E01DCB">
        <w:rPr>
          <w:rFonts w:eastAsia="Adobe Heiti Std R" w:cstheme="minorHAnsi"/>
        </w:rPr>
        <w:t xml:space="preserve"> normalizado estos datos en todos los experimentos.</w:t>
      </w:r>
    </w:p>
    <w:p w14:paraId="4B64BFAD" w14:textId="1445BF7E" w:rsidR="00FC5020" w:rsidRPr="006624C1" w:rsidRDefault="006624C1" w:rsidP="006624C1">
      <w:pPr>
        <w:spacing w:line="360" w:lineRule="auto"/>
        <w:jc w:val="both"/>
        <w:rPr>
          <w:i/>
          <w:iCs/>
          <w:color w:val="595959" w:themeColor="text1" w:themeTint="A6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 xml:space="preserve">Se proporciona una vista de la estructura de directorios y ficheros por si se quiere probar el proyecto (ver </w:t>
      </w:r>
      <w:hyperlink w:anchor="_Estructura_de_directorios_1" w:history="1">
        <w:r w:rsidRPr="006624C1">
          <w:rPr>
            <w:rStyle w:val="Hipervnculo"/>
            <w:b/>
          </w:rPr>
          <w:t>Apéndice C</w:t>
        </w:r>
      </w:hyperlink>
      <w:r>
        <w:rPr>
          <w:rStyle w:val="nfasissutil"/>
        </w:rPr>
        <w:t>)</w:t>
      </w: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545508"/>
      <w:r>
        <w:rPr>
          <w:rFonts w:eastAsia="Adobe Heiti Std R"/>
        </w:rPr>
        <w:t>Herramientas usadas</w:t>
      </w:r>
      <w:bookmarkEnd w:id="3"/>
    </w:p>
    <w:p w14:paraId="4F124666" w14:textId="732D9C31" w:rsidR="00FC5020" w:rsidRPr="00E01DCB" w:rsidRDefault="00FC502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ara realizar este trabajo se han utilizado diversas librerías que se han estudiado durante el curso:</w:t>
      </w:r>
    </w:p>
    <w:p w14:paraId="66C16CCE" w14:textId="6DB040BC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Numpy</w:t>
      </w:r>
      <w:r w:rsidRPr="00E01DCB">
        <w:rPr>
          <w:rFonts w:cstheme="minorHAnsi"/>
        </w:rPr>
        <w:t xml:space="preserve">. Es un paquete que permite manejar de forma eficiente contenedores multidimensionales de datos genéricos. </w:t>
      </w: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NumPy — NumPy,” n.d.)</w:t>
      </w:r>
      <w:r w:rsidRPr="00E01DCB">
        <w:rPr>
          <w:rFonts w:cstheme="minorHAnsi"/>
        </w:rPr>
        <w:fldChar w:fldCharType="end"/>
      </w:r>
    </w:p>
    <w:p w14:paraId="31702F39" w14:textId="1AE88473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Matplotlib</w:t>
      </w:r>
      <w:r w:rsidRPr="00E01DCB">
        <w:rPr>
          <w:rFonts w:cstheme="minorHAnsi"/>
        </w:rPr>
        <w:t xml:space="preserve">. Permite trazar gráficas 2D. </w:t>
      </w:r>
      <w:r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Matplotlib: Python plotting — Matplotlib 3.1.2 documentation,” n.d.)</w:t>
      </w:r>
      <w:r w:rsidRPr="00E01DCB">
        <w:rPr>
          <w:rFonts w:cstheme="minorHAnsi"/>
        </w:rPr>
        <w:fldChar w:fldCharType="end"/>
      </w:r>
    </w:p>
    <w:p w14:paraId="7CD59C98" w14:textId="0F7E513E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SciPy</w:t>
      </w:r>
      <w:r w:rsidRPr="00E01DCB">
        <w:rPr>
          <w:rFonts w:cstheme="minorHAnsi"/>
        </w:rPr>
        <w:t xml:space="preserve">. Ecosistema basado en Python de código abierto para matemáticos, científicos e ingenieros. </w:t>
      </w:r>
      <w:r w:rsidR="00917A10" w:rsidRPr="00E01DCB">
        <w:rPr>
          <w:rFonts w:cstheme="minorHAnsi"/>
        </w:rPr>
        <w:fldChar w:fldCharType="begin" w:fldLock="1"/>
      </w:r>
      <w:r w:rsidR="002303F6">
        <w:rPr>
          <w:rFonts w:cstheme="minorHAnsi"/>
        </w:rPr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,"previouslyFormattedCitation":"(“SciPy.org — SciPy.org,” n.d.)"},"properties":{"noteIndex":0},"schema":"https://github.com/citation-style-language/schema/raw/master/csl-citation.json"}</w:instrText>
      </w:r>
      <w:r w:rsidR="00917A10"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</w:rPr>
        <w:t>(“SciPy.org — SciPy.org,” n.d.)</w:t>
      </w:r>
      <w:r w:rsidR="00917A10" w:rsidRPr="00E01DCB">
        <w:rPr>
          <w:rFonts w:cstheme="minorHAnsi"/>
        </w:rPr>
        <w:fldChar w:fldCharType="end"/>
      </w:r>
    </w:p>
    <w:p w14:paraId="6DCE2670" w14:textId="63CEBB84" w:rsidR="00BC55FD" w:rsidRPr="00E01DCB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  <w:b/>
          <w:bCs/>
        </w:rPr>
      </w:pPr>
      <w:r w:rsidRPr="00E01DCB">
        <w:rPr>
          <w:rFonts w:cstheme="minorHAnsi"/>
          <w:b/>
          <w:bCs/>
        </w:rPr>
        <w:t>Scikit-learn</w:t>
      </w:r>
      <w:r w:rsidRPr="00E01DCB">
        <w:rPr>
          <w:rFonts w:cstheme="minorHAnsi"/>
        </w:rPr>
        <w:t xml:space="preserve">. Librería </w:t>
      </w:r>
      <w:r w:rsidR="00B23AD0" w:rsidRPr="00E01DCB">
        <w:rPr>
          <w:rFonts w:cstheme="minorHAnsi"/>
        </w:rPr>
        <w:t>de código abierto</w:t>
      </w:r>
      <w:r w:rsidRPr="00E01DCB">
        <w:rPr>
          <w:rFonts w:cstheme="minorHAnsi"/>
        </w:rP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545509"/>
      <w:r w:rsidRPr="00FE5201">
        <w:lastRenderedPageBreak/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545510"/>
      <w:r w:rsidRPr="00FE5201">
        <w:t>Implementación</w:t>
      </w:r>
      <w:bookmarkEnd w:id="5"/>
    </w:p>
    <w:p w14:paraId="3CF11362" w14:textId="77777777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En primer lugar, se han preparado los siguientes datos y funciones para que los cálculos sean correctos:</w:t>
      </w:r>
    </w:p>
    <w:p w14:paraId="0781770A" w14:textId="03D6DD63" w:rsidR="00532A8C" w:rsidRPr="00E01DCB" w:rsidRDefault="00532A8C" w:rsidP="00E01DCB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r w:rsidRPr="00E01DCB">
        <w:rPr>
          <w:rFonts w:cstheme="minorHAnsi"/>
          <w:i/>
        </w:rPr>
        <w:t xml:space="preserve">num_to_vector </w:t>
      </w:r>
      <w:r w:rsidRPr="00E01DCB">
        <w:rPr>
          <w:rFonts w:cstheme="minorHAnsi"/>
        </w:rPr>
        <w:t>se ha creado un nuevo vector Y donde cada elemento está marcado como “0” o “1” dependiendo si coincide con el 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, de los valores proporcionados en un vector ([0, 0.001, 0.003, 0.01, 0.03, 0.1, 0.3, 1, 3]), del algoritmo que se está aplicando en ese momento. Estos cálculos necesitan los dataset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y </w:t>
      </w:r>
      <w:r w:rsidRPr="00E01DCB">
        <w:rPr>
          <w:rFonts w:cstheme="minorHAnsi"/>
          <w:i/>
        </w:rPr>
        <w:t xml:space="preserve">validation. </w:t>
      </w:r>
      <w:r w:rsidRPr="00E01DCB">
        <w:rPr>
          <w:rFonts w:cstheme="minorHAnsi"/>
        </w:rPr>
        <w:t xml:space="preserve">El resultado final es l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menor coste ha resultado tener con el dataset </w:t>
      </w:r>
      <w:r w:rsidRPr="00E01DCB">
        <w:rPr>
          <w:rFonts w:cstheme="minorHAnsi"/>
          <w:i/>
        </w:rPr>
        <w:t>validation</w:t>
      </w:r>
      <w:r w:rsidRPr="00E01DCB">
        <w:rPr>
          <w:rFonts w:cstheme="minorHAnsi"/>
        </w:rPr>
        <w:t xml:space="preserve">. Esto es debido a que si se elige el menor proporcionado por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habría una gran probabilidad de que se produjera sobreajuste. </w:t>
      </w:r>
    </w:p>
    <w:p w14:paraId="4F27117C" w14:textId="0EC9A6B5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r w:rsidRPr="00E01DCB">
        <w:rPr>
          <w:rFonts w:cstheme="minorHAnsi"/>
          <w:i/>
        </w:rPr>
        <w:t>get_optimize_theta</w:t>
      </w:r>
      <w:r w:rsidRPr="00E01DCB">
        <w:rPr>
          <w:rFonts w:cstheme="minorHAnsi"/>
        </w:rPr>
        <w:t xml:space="preserve"> al igual que en regresión, la cual devuelve los pesos óptimos según los valores proporcionados.</w:t>
      </w:r>
    </w:p>
    <w:p w14:paraId="4D86BCA1" w14:textId="28B98083" w:rsidR="00532A8C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 implementado también lo que se podría decir que es la función principal, </w:t>
      </w:r>
      <w:r w:rsidRPr="00E01DCB">
        <w:rPr>
          <w:rFonts w:cstheme="minorHAnsi"/>
          <w:i/>
        </w:rPr>
        <w:t>oneVsAll</w:t>
      </w:r>
      <w:r w:rsidRPr="00E01DCB">
        <w:rPr>
          <w:rFonts w:cstheme="minorHAnsi"/>
        </w:rPr>
        <w:t xml:space="preserve">. Esta entrena varios clasificadores por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con un determinado término de regularización y devuelve el resultado en una matriz, donde la fila i-ésima corresponde al clasificador de la etiqueta i-ésima. Con etiqueta se refiere a los valores que puede tomar Y ([0, 3]).</w:t>
      </w:r>
    </w:p>
    <w:p w14:paraId="2AF7C78F" w14:textId="024B95AB" w:rsidR="00EB79D9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4A86E0FC" w:rsidR="006A6E40" w:rsidRDefault="006A6E40" w:rsidP="002A0012">
      <w:pPr>
        <w:pStyle w:val="Ttulo2"/>
        <w:jc w:val="left"/>
      </w:pPr>
      <w:bookmarkStart w:id="6" w:name="_Toc30545511"/>
      <w:r w:rsidRPr="003606E2">
        <w:t>Resultados</w:t>
      </w:r>
      <w:bookmarkEnd w:id="6"/>
    </w:p>
    <w:p w14:paraId="33720495" w14:textId="267256BC" w:rsidR="007F70B9" w:rsidRDefault="007F70B9" w:rsidP="007F70B9">
      <w:pPr>
        <w:jc w:val="both"/>
      </w:pPr>
      <w:r>
        <w:t>Se pueden observar tres tipos de gráficas distintas:</w:t>
      </w:r>
    </w:p>
    <w:p w14:paraId="577C9FCE" w14:textId="77777777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El porcentaje de error que tienen los valores de las distintas </w:t>
      </w:r>
      <w:r>
        <w:rPr>
          <w:i/>
        </w:rPr>
        <w:t>lambdas</w:t>
      </w:r>
      <w:r>
        <w:t xml:space="preserve"> de cada algoritmo (ver </w:t>
      </w:r>
      <w:hyperlink w:anchor="_Redes_Neuronales._Error" w:history="1">
        <w:r w:rsidRPr="00C86CF2">
          <w:rPr>
            <w:rStyle w:val="Hipervnculo"/>
            <w:b/>
          </w:rPr>
          <w:t>Apéndice B</w:t>
        </w:r>
      </w:hyperlink>
      <w:r>
        <w:t xml:space="preserve">). Lo más llamativo es que a medida que aumenta el valor de </w:t>
      </w:r>
      <w:r w:rsidRPr="00B248DB">
        <w:rPr>
          <w:i/>
        </w:rPr>
        <w:t>lambda</w:t>
      </w:r>
      <w:r>
        <w:rPr>
          <w:i/>
        </w:rPr>
        <w:t xml:space="preserve"> </w:t>
      </w:r>
      <w:r>
        <w:t>más error de clasificación se obtiene.</w:t>
      </w:r>
    </w:p>
    <w:p w14:paraId="630B74B4" w14:textId="6FFB90C0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La precisión que tienen los algoritmos con cada una de las </w:t>
      </w:r>
      <w:r>
        <w:rPr>
          <w:i/>
        </w:rPr>
        <w:t xml:space="preserve">lambdas </w:t>
      </w:r>
      <w:r>
        <w:t xml:space="preserve">(ver </w:t>
      </w:r>
      <w:hyperlink w:anchor="_Redes_Neuronales._Precisión" w:history="1">
        <w:r w:rsidRPr="00C86CF2">
          <w:rPr>
            <w:rStyle w:val="Hipervnculo"/>
            <w:b/>
          </w:rPr>
          <w:t>Apéndice B</w:t>
        </w:r>
      </w:hyperlink>
      <w:r>
        <w:t xml:space="preserve">). Se puede observar que no hay mucha diferencia de precisión entre los distintos valores, pero destaca que, a mayor </w:t>
      </w:r>
      <w:r>
        <w:rPr>
          <w:i/>
        </w:rPr>
        <w:t>lambda</w:t>
      </w:r>
      <w:r>
        <w:t>, menor precisión.</w:t>
      </w:r>
    </w:p>
    <w:p w14:paraId="0B7637DA" w14:textId="118362A7" w:rsidR="007F70B9" w:rsidRPr="007F70B9" w:rsidRDefault="007F70B9" w:rsidP="009321BE">
      <w:pPr>
        <w:pStyle w:val="Prrafodelista"/>
        <w:numPr>
          <w:ilvl w:val="0"/>
          <w:numId w:val="31"/>
        </w:numPr>
        <w:spacing w:line="360" w:lineRule="auto"/>
        <w:jc w:val="both"/>
      </w:pPr>
      <w:r>
        <w:lastRenderedPageBreak/>
        <w:t xml:space="preserve">Precisión de los algoritmos con el mejor valor de </w:t>
      </w:r>
      <w:r w:rsidRPr="007F70B9">
        <w:rPr>
          <w:i/>
        </w:rPr>
        <w:t>lambda</w:t>
      </w:r>
      <w:r>
        <w:t xml:space="preserve"> respectivamente. Las precisiones son muy similares, se podría descartar estas diferencias y escoger cualquiera.</w:t>
      </w:r>
    </w:p>
    <w:p w14:paraId="36515E72" w14:textId="28194BCF" w:rsidR="00917A10" w:rsidRPr="00E01DCB" w:rsidRDefault="00B92A8B" w:rsidP="007F70B9">
      <w:pPr>
        <w:spacing w:line="360" w:lineRule="auto"/>
        <w:jc w:val="both"/>
        <w:rPr>
          <w:rFonts w:cstheme="minorHAnsi"/>
          <w:i/>
          <w:iCs/>
          <w:color w:val="595959" w:themeColor="text1" w:themeTint="A6"/>
        </w:rPr>
      </w:pPr>
      <w:r w:rsidRPr="00E01DCB">
        <w:rPr>
          <w:rStyle w:val="nfasisintenso"/>
          <w:rFonts w:cstheme="minorHAnsi"/>
        </w:rPr>
        <w:t xml:space="preserve">Nota: </w:t>
      </w:r>
      <w:r w:rsidRPr="00E01DCB">
        <w:rPr>
          <w:rStyle w:val="nfasissutil"/>
          <w:rFonts w:cstheme="minorHAnsi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545512"/>
      <w:r w:rsidRPr="00A303D0"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545513"/>
      <w:r w:rsidRPr="00FC5020">
        <w:t>Implementación</w:t>
      </w:r>
      <w:bookmarkEnd w:id="8"/>
    </w:p>
    <w:p w14:paraId="2F36CDBA" w14:textId="472A2790" w:rsidR="0017036D" w:rsidRPr="00E01DCB" w:rsidRDefault="0017036D" w:rsidP="00F71560">
      <w:pPr>
        <w:spacing w:line="360" w:lineRule="auto"/>
        <w:rPr>
          <w:rFonts w:cstheme="minorHAnsi"/>
        </w:rPr>
      </w:pPr>
      <w:r w:rsidRPr="00E01DCB">
        <w:rPr>
          <w:rFonts w:cstheme="minorHAnsi"/>
        </w:rPr>
        <w:t>En primer lugar, se han preparado los siguientes datos</w:t>
      </w:r>
      <w:r w:rsidR="000977AF" w:rsidRPr="00E01DCB">
        <w:rPr>
          <w:rFonts w:cstheme="minorHAnsi"/>
        </w:rPr>
        <w:t xml:space="preserve"> y funciones</w:t>
      </w:r>
      <w:r w:rsidRPr="00E01DCB">
        <w:rPr>
          <w:rFonts w:cstheme="minorHAnsi"/>
        </w:rPr>
        <w:t xml:space="preserve"> para que los cálculos sean correctos:</w:t>
      </w:r>
    </w:p>
    <w:p w14:paraId="5A4A87D9" w14:textId="5E445714" w:rsidR="0017036D" w:rsidRPr="00E01DCB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r w:rsidRPr="00E01DCB">
        <w:rPr>
          <w:rFonts w:cstheme="minorHAnsi"/>
          <w:i/>
        </w:rPr>
        <w:t xml:space="preserve">num_to_vector </w:t>
      </w:r>
      <w:r w:rsidRPr="00E01DCB">
        <w:rPr>
          <w:rFonts w:cstheme="minorHAnsi"/>
        </w:rPr>
        <w:t xml:space="preserve">se ha creado una nueva matriz Y donde cada vector está formado por “0” exceptuando el valor marcado en la Y del conjunto de datos, que se pone a “1”. </w:t>
      </w:r>
    </w:p>
    <w:p w14:paraId="4CB42520" w14:textId="0B294985" w:rsidR="0017036D" w:rsidRPr="00E01DCB" w:rsidRDefault="0017036D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 xml:space="preserve">La función </w:t>
      </w:r>
      <w:r w:rsidRPr="00E01DCB">
        <w:rPr>
          <w:rFonts w:cstheme="minorHAnsi"/>
        </w:rPr>
        <w:softHyphen/>
      </w:r>
      <w:r w:rsidRPr="00E01DCB">
        <w:rPr>
          <w:rFonts w:cstheme="minorHAnsi"/>
          <w:i/>
        </w:rPr>
        <w:t>random_weight(L_in, L_out)</w:t>
      </w:r>
      <w:r w:rsidRPr="00E01DCB">
        <w:rPr>
          <w:rFonts w:cstheme="minorHAnsi"/>
        </w:rPr>
        <w:t xml:space="preserve"> crea dos matrices de pesos de manera aleatoria de tamaño (L_out, L_in +1).</w:t>
      </w:r>
    </w:p>
    <w:p w14:paraId="49F6242B" w14:textId="25E8AE35" w:rsidR="00C745D6" w:rsidRPr="00E01DCB" w:rsidRDefault="00C745D6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>El tamaño de las capas, donde la primera es 20, número de características;</w:t>
      </w:r>
      <w:r w:rsidR="00776450" w:rsidRPr="00E01DCB">
        <w:rPr>
          <w:rFonts w:cstheme="minorHAnsi"/>
        </w:rPr>
        <w:t xml:space="preserve"> la segunda se ha decidido que sea 8 y</w:t>
      </w:r>
      <w:r w:rsidRPr="00E01DCB">
        <w:rPr>
          <w:rFonts w:cstheme="minorHAnsi"/>
        </w:rPr>
        <w:t xml:space="preserve"> la tercera es 4, valor máximo</w:t>
      </w:r>
      <w:r w:rsidR="00776450" w:rsidRPr="00E01DCB">
        <w:rPr>
          <w:rFonts w:cstheme="minorHAnsi"/>
        </w:rPr>
        <w:t xml:space="preserve"> + 1</w:t>
      </w:r>
      <w:r w:rsidRPr="00E01DCB">
        <w:rPr>
          <w:rFonts w:cstheme="minorHAnsi"/>
        </w:rPr>
        <w:t xml:space="preserve"> que puede alcanzar la Y.</w:t>
      </w:r>
    </w:p>
    <w:p w14:paraId="7AD3BFAE" w14:textId="3F74707B" w:rsidR="0017036D" w:rsidRPr="00E01DCB" w:rsidRDefault="0017036D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En </w:t>
      </w:r>
      <w:r w:rsidR="00C745D6" w:rsidRPr="00E01DCB">
        <w:rPr>
          <w:rFonts w:cstheme="minorHAnsi"/>
        </w:rPr>
        <w:t>segundo</w:t>
      </w:r>
      <w:r w:rsidRPr="00E01DCB">
        <w:rPr>
          <w:rFonts w:cstheme="minorHAnsi"/>
        </w:rPr>
        <w:t xml:space="preserve"> lugar, se ha implementado la</w:t>
      </w:r>
      <w:r w:rsidR="00C745D6" w:rsidRPr="00E01DCB">
        <w:rPr>
          <w:rFonts w:cstheme="minorHAnsi"/>
        </w:rPr>
        <w:t>s</w:t>
      </w:r>
      <w:r w:rsidRPr="00E01DCB">
        <w:rPr>
          <w:rFonts w:cstheme="minorHAnsi"/>
        </w:rPr>
        <w:t xml:space="preserve"> funci</w:t>
      </w:r>
      <w:r w:rsidR="00C745D6" w:rsidRPr="00E01DCB">
        <w:rPr>
          <w:rFonts w:cstheme="minorHAnsi"/>
        </w:rPr>
        <w:t>ones</w:t>
      </w:r>
      <w:r w:rsidRPr="00E01DCB">
        <w:rPr>
          <w:rFonts w:cstheme="minorHAnsi"/>
        </w:rPr>
        <w:t xml:space="preserve"> coste</w:t>
      </w:r>
      <w:r w:rsidR="00C745D6" w:rsidRPr="00E01DCB">
        <w:rPr>
          <w:rFonts w:cstheme="minorHAnsi"/>
        </w:rPr>
        <w:t xml:space="preserve"> y gradiente</w:t>
      </w:r>
      <w:r w:rsidRPr="00E01DCB">
        <w:rPr>
          <w:rFonts w:cstheme="minorHAnsi"/>
        </w:rPr>
        <w:t xml:space="preserve"> de la red neuronal. Luego se ha creado la función </w:t>
      </w:r>
      <w:r w:rsidRPr="00E01DCB">
        <w:rPr>
          <w:rFonts w:cstheme="minorHAnsi"/>
          <w:i/>
        </w:rPr>
        <w:t>backprop</w:t>
      </w:r>
      <w:r w:rsidRPr="00E01DCB">
        <w:rPr>
          <w:rFonts w:cstheme="minorHAnsi"/>
        </w:rPr>
        <w:t xml:space="preserve"> que utiliza </w:t>
      </w:r>
      <w:r w:rsidR="00C745D6" w:rsidRPr="00E01DCB">
        <w:rPr>
          <w:rFonts w:cstheme="minorHAnsi"/>
        </w:rPr>
        <w:t xml:space="preserve">la nueva matriz Y, </w:t>
      </w:r>
      <w:r w:rsidRPr="00E01DCB">
        <w:rPr>
          <w:rFonts w:cstheme="minorHAnsi"/>
        </w:rPr>
        <w:t>las matrices de pesos dados</w:t>
      </w:r>
      <w:r w:rsidR="00C745D6" w:rsidRPr="00E01DCB">
        <w:rPr>
          <w:rFonts w:cstheme="minorHAnsi"/>
        </w:rPr>
        <w:t xml:space="preserve"> aleatoriamente</w:t>
      </w:r>
      <w:r w:rsidRPr="00E01DCB">
        <w:rPr>
          <w:rFonts w:cstheme="minorHAnsi"/>
        </w:rPr>
        <w:t xml:space="preserve"> y la propagación hacia delante para calcular el coste regularizado</w:t>
      </w:r>
      <w:r w:rsidR="00C745D6" w:rsidRPr="00E01DCB">
        <w:rPr>
          <w:rFonts w:cstheme="minorHAnsi"/>
        </w:rPr>
        <w:t xml:space="preserve"> y el gradiente</w:t>
      </w:r>
      <w:r w:rsidRPr="00E01DCB">
        <w:rPr>
          <w:rFonts w:cstheme="minorHAnsi"/>
        </w:rPr>
        <w:t xml:space="preserve">. </w:t>
      </w:r>
    </w:p>
    <w:p w14:paraId="710BFCDE" w14:textId="3362CCD2" w:rsidR="00C745D6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como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del algoritmo que se está aplicando en ese momento. Estos cálculos necesitan los dataset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y </w:t>
      </w:r>
      <w:r w:rsidRPr="00E01DCB">
        <w:rPr>
          <w:rFonts w:cstheme="minorHAnsi"/>
          <w:i/>
        </w:rPr>
        <w:t>validation.</w:t>
      </w:r>
    </w:p>
    <w:p w14:paraId="224F7009" w14:textId="37114DFF" w:rsidR="0017036D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r w:rsidRPr="00E01DCB">
        <w:rPr>
          <w:rFonts w:cstheme="minorHAnsi"/>
          <w:i/>
        </w:rPr>
        <w:t>get_optimize_theta</w:t>
      </w:r>
      <w:r w:rsidRPr="00E01DCB">
        <w:rPr>
          <w:rFonts w:cstheme="minorHAnsi"/>
        </w:rPr>
        <w:t xml:space="preserve"> al igual que en regresión, la cu</w:t>
      </w:r>
      <w:r w:rsidR="00532A8C" w:rsidRPr="00E01DCB">
        <w:rPr>
          <w:rFonts w:cstheme="minorHAnsi"/>
        </w:rPr>
        <w:t>a</w:t>
      </w:r>
      <w:r w:rsidRPr="00E01DCB">
        <w:rPr>
          <w:rFonts w:cstheme="minorHAnsi"/>
        </w:rPr>
        <w:t>l devuelve los pesos óptimos según los valores proporcionados.</w:t>
      </w:r>
    </w:p>
    <w:p w14:paraId="6360047D" w14:textId="1942E54A" w:rsidR="00776450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Una vez que se han implementado todo lo que se ha comentado</w:t>
      </w:r>
      <w:r w:rsidR="000F4536" w:rsidRPr="00E01DCB">
        <w:rPr>
          <w:rFonts w:cstheme="minorHAnsi"/>
        </w:rPr>
        <w:t xml:space="preserve"> (ver </w:t>
      </w:r>
      <w:hyperlink w:anchor="_Código_usado_para_2" w:history="1">
        <w:r w:rsidR="000F4536" w:rsidRPr="00E01DCB">
          <w:rPr>
            <w:rStyle w:val="Hipervnculo"/>
            <w:rFonts w:cstheme="minorHAnsi"/>
            <w:b/>
          </w:rPr>
          <w:t>Apéndice A</w:t>
        </w:r>
      </w:hyperlink>
      <w:r w:rsidR="000F4536" w:rsidRPr="00E01DCB">
        <w:rPr>
          <w:rFonts w:cstheme="minorHAnsi"/>
        </w:rPr>
        <w:t>)</w:t>
      </w:r>
      <w:r w:rsidRPr="00E01DCB">
        <w:rPr>
          <w:rFonts w:cstheme="minorHAnsi"/>
        </w:rPr>
        <w:t>, los pasos a seguir son los siguientes:</w:t>
      </w:r>
    </w:p>
    <w:p w14:paraId="25D5ECAB" w14:textId="6D946000" w:rsidR="00776450" w:rsidRPr="00E01DCB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usa la función </w:t>
      </w:r>
      <w:r w:rsidRPr="00E01DCB">
        <w:rPr>
          <w:rFonts w:cstheme="minorHAnsi"/>
          <w:i/>
        </w:rPr>
        <w:t>num_vector</w:t>
      </w:r>
      <w:r w:rsidRPr="00E01DCB">
        <w:rPr>
          <w:rFonts w:cstheme="minorHAnsi"/>
        </w:rPr>
        <w:t xml:space="preserve"> para crear las matrices de “Y” e “Y_val”.</w:t>
      </w:r>
    </w:p>
    <w:p w14:paraId="7033D5C9" w14:textId="2654AB0E" w:rsidR="00776450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signan valores aleatorios a dos matrices de pesos, para ello está </w:t>
      </w:r>
      <w:r w:rsidRPr="00E01DCB">
        <w:rPr>
          <w:rFonts w:cstheme="minorHAnsi"/>
          <w:i/>
        </w:rPr>
        <w:t>random_weight.</w:t>
      </w:r>
    </w:p>
    <w:p w14:paraId="7DAA119B" w14:textId="33041493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concatenan los pesos en un solo vector.</w:t>
      </w:r>
    </w:p>
    <w:p w14:paraId="3E9615F5" w14:textId="5F19C139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verigua el valor de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proporciona la mejor precisión para respectivo algoritmo.</w:t>
      </w:r>
    </w:p>
    <w:p w14:paraId="7A168B5C" w14:textId="0B8B6BF2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averiguan los pesos óptimos según la información que hay hasta el momento.</w:t>
      </w:r>
    </w:p>
    <w:p w14:paraId="7EB8D423" w14:textId="4435DF9B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lastRenderedPageBreak/>
        <w:t>Por último, se averigua el coste correspondiente usando “X_test” y los pesos óptimos. Además, se calcula la precisión de los cálculos mediante “Y_test”.</w:t>
      </w:r>
    </w:p>
    <w:p w14:paraId="43FECEE1" w14:textId="1B15B61A" w:rsidR="00F71560" w:rsidRPr="00E01DCB" w:rsidRDefault="00EB79D9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n usado el mismo conjunto de algoritmos que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545514"/>
      <w:r w:rsidRPr="00FC5020"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D8F0B03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3A64BB4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0D804C00" w14:textId="1F013021" w:rsidR="00CF0AFE" w:rsidRDefault="00CF0AFE" w:rsidP="00CF0AFE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Las gráficas, a excepción del último punto, han sido dibujadas con una capa oculta de tamaño 8 como se ha dicho previamente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545515"/>
      <w:r>
        <w:t>Support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545516"/>
      <w:r w:rsidRPr="00FC5020">
        <w:t>Implementación</w:t>
      </w:r>
      <w:bookmarkEnd w:id="11"/>
    </w:p>
    <w:p w14:paraId="343A5591" w14:textId="793751A3" w:rsidR="005F2DB7" w:rsidRDefault="005F2DB7" w:rsidP="00AB2C9D">
      <w:pPr>
        <w:spacing w:line="360" w:lineRule="auto"/>
        <w:jc w:val="both"/>
      </w:pPr>
      <w:r>
        <w:t>Se ha</w:t>
      </w:r>
      <w:r w:rsidR="005973E7">
        <w:t xml:space="preserve">n utilizado los siguientes </w:t>
      </w:r>
      <w:r w:rsidR="005973E7" w:rsidRPr="00AB2C9D">
        <w:rPr>
          <w:i/>
        </w:rPr>
        <w:t>kernels</w:t>
      </w:r>
      <w:r w:rsidR="005973E7">
        <w:t xml:space="preserve"> para las SVM: Sigmoide, Gaussiano, Polinómico y Lineal. El proceso ha consistido en crear una máquina con cada </w:t>
      </w:r>
      <w:r w:rsidR="005973E7" w:rsidRPr="00AB2C9D">
        <w:rPr>
          <w:i/>
        </w:rPr>
        <w:t>kernel</w:t>
      </w:r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6F6E8155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 w:rsidRPr="00D22583">
        <w:rPr>
          <w:b/>
          <w:bCs/>
        </w:rPr>
        <w:t>Sigmoide</w:t>
      </w:r>
      <w:r>
        <w:t xml:space="preserve">: </w:t>
      </w:r>
      <w:r w:rsidR="00AB2C9D">
        <w:t>Se ha</w:t>
      </w:r>
      <w:r>
        <w:t xml:space="preserve">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7EA5B3D4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</w:t>
      </w:r>
      <w:r w:rsidR="00AB2C9D">
        <w:t>se ha</w:t>
      </w:r>
      <w:r>
        <w:t xml:space="preserve">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lastRenderedPageBreak/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8D876DF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Lineal</w:t>
      </w:r>
      <w:r>
        <w:t xml:space="preserve">: Por último, en este modelo </w:t>
      </w:r>
      <w:r w:rsidR="00AB2C9D">
        <w:t>se ha</w:t>
      </w:r>
      <w:r>
        <w:t xml:space="preserve">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2B3DF717" w:rsidR="00D22583" w:rsidRPr="003B4FC7" w:rsidRDefault="00D22583" w:rsidP="00AB2C9D">
      <w:pPr>
        <w:spacing w:line="360" w:lineRule="auto"/>
        <w:jc w:val="both"/>
      </w:pPr>
      <w:r>
        <w:t xml:space="preserve">En todos estos casos </w:t>
      </w:r>
      <w:r w:rsidR="00AB2C9D">
        <w:t>se ha</w:t>
      </w:r>
      <w:r>
        <w:t xml:space="preserve">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t>entrenamiento</w:t>
      </w:r>
      <w:r>
        <w:t xml:space="preserve">. Después de implementar todo esto (ver </w:t>
      </w:r>
      <w:hyperlink w:anchor="_Código_usado_para_3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A</w:t>
        </w:r>
      </w:hyperlink>
      <w:r>
        <w:t xml:space="preserve">) </w:t>
      </w:r>
      <w:r w:rsidR="00AB2C9D">
        <w:t>se han</w:t>
      </w:r>
      <w:r>
        <w:t xml:space="preserve"> ajustado las máquinas a los valores óptimos de cada </w:t>
      </w:r>
      <w:r w:rsidRPr="00AB2C9D">
        <w:rPr>
          <w:i/>
        </w:rPr>
        <w:t>kernel</w:t>
      </w:r>
      <w:r>
        <w:t xml:space="preserve"> y </w:t>
      </w:r>
      <w:r w:rsidR="00AB2C9D">
        <w:t>se han</w:t>
      </w:r>
      <w:r w:rsidR="003B4FC7">
        <w:t xml:space="preserve">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 xml:space="preserve">en </w:t>
      </w:r>
      <w:r w:rsidR="00AB2C9D">
        <w:t>el</w:t>
      </w:r>
      <w:r w:rsidR="003B4FC7">
        <w:t xml:space="preserve">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545517"/>
      <w:r w:rsidRPr="00FC5020">
        <w:t>Resultados</w:t>
      </w:r>
      <w:bookmarkEnd w:id="12"/>
    </w:p>
    <w:p w14:paraId="7C316F73" w14:textId="168E427D" w:rsidR="00BD6987" w:rsidRDefault="00AB2C9D" w:rsidP="00E01DCB">
      <w:pPr>
        <w:spacing w:line="360" w:lineRule="auto"/>
        <w:jc w:val="both"/>
      </w:pPr>
      <w:r>
        <w:t>Hay un total de</w:t>
      </w:r>
      <w:r w:rsidR="00BD6987">
        <w:t xml:space="preserve"> cuatro tipos de gráficas:</w:t>
      </w:r>
    </w:p>
    <w:p w14:paraId="769CBA53" w14:textId="3DBA971E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Matriz de confusión donde se puede ver el </w:t>
      </w:r>
      <w:r w:rsidRPr="00BD6987">
        <w:t xml:space="preserve">desempeño de cada </w:t>
      </w:r>
      <w:r w:rsidRPr="00AB2C9D">
        <w:rPr>
          <w:i/>
        </w:rPr>
        <w:t>kernel</w:t>
      </w:r>
      <w:r w:rsidRPr="00BD6987">
        <w:t xml:space="preserve"> que se emplea ha empleado</w:t>
      </w:r>
      <w:r>
        <w:t xml:space="preserve"> (ver </w:t>
      </w:r>
      <w:hyperlink w:anchor="_Support_Vector_Machines.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B</w:t>
        </w:r>
      </w:hyperlink>
      <w:r>
        <w:t>)</w:t>
      </w:r>
    </w:p>
    <w:p w14:paraId="66FC24AA" w14:textId="37AE4797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.</w:t>
      </w:r>
    </w:p>
    <w:p w14:paraId="5F5C8999" w14:textId="13FCDDC0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>Frontera de decisión para ver c</w:t>
      </w:r>
      <w:r w:rsidR="009F2F1D">
        <w:t>ó</w:t>
      </w:r>
      <w:r>
        <w:t xml:space="preserve">mo se ajustan los valores del </w:t>
      </w:r>
      <w:r w:rsidRPr="007F70B9">
        <w:rPr>
          <w:i/>
        </w:rPr>
        <w:t>kernel</w:t>
      </w:r>
      <w:r>
        <w:t xml:space="preserve"> a los ejemplos de entrenamiento, ya que </w:t>
      </w:r>
      <w:r w:rsidR="00AB2C9D">
        <w:t>se partía</w:t>
      </w:r>
      <w:r>
        <w:t xml:space="preserve"> de 20 elementos se ha utilizado la función </w:t>
      </w:r>
      <w:r w:rsidRPr="00BD6987">
        <w:rPr>
          <w:i/>
          <w:iCs/>
        </w:rPr>
        <w:t>f_classif</w:t>
      </w:r>
      <w:r>
        <w:rPr>
          <w:i/>
          <w:iCs/>
        </w:rPr>
        <w:t xml:space="preserve"> </w:t>
      </w:r>
      <w:r>
        <w:t xml:space="preserve">de </w:t>
      </w:r>
      <w:r w:rsidRPr="00AB2C9D">
        <w:rPr>
          <w:i/>
        </w:rPr>
        <w:t>scikit-learn</w:t>
      </w:r>
      <w:r>
        <w:t xml:space="preserve"> para reducir los atributos a los 2 más significativos obteniendo una visión aproximada de c</w:t>
      </w:r>
      <w:r w:rsidR="009F2F1D">
        <w:t>ó</w:t>
      </w:r>
      <w:r>
        <w:t xml:space="preserve">mo se ajustan las fronteras de decisión para cada clasificador (ver </w:t>
      </w:r>
      <w:hyperlink w:anchor="_Support_Vector_Machines._2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407A08E1" w14:textId="02786AFE" w:rsidR="00BD6987" w:rsidRP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5AA395F4" w14:textId="753B51EA" w:rsidR="00FA750F" w:rsidRDefault="007F70B9" w:rsidP="007F70B9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FC27690" w14:textId="77777777" w:rsidR="007F70B9" w:rsidRPr="007F70B9" w:rsidRDefault="007F70B9" w:rsidP="007F70B9">
      <w:pPr>
        <w:spacing w:line="360" w:lineRule="auto"/>
        <w:jc w:val="both"/>
        <w:rPr>
          <w:i/>
          <w:iCs/>
          <w:color w:val="595959" w:themeColor="text1" w:themeTint="A6"/>
        </w:rPr>
      </w:pPr>
    </w:p>
    <w:p w14:paraId="6DA7C410" w14:textId="1BE6AF47" w:rsidR="002303F6" w:rsidRDefault="002303F6" w:rsidP="002303F6">
      <w:pPr>
        <w:pStyle w:val="Ttulo1"/>
      </w:pPr>
      <w:bookmarkStart w:id="13" w:name="_Toc30545518"/>
      <w:r>
        <w:t>Keras</w:t>
      </w:r>
      <w:bookmarkEnd w:id="13"/>
    </w:p>
    <w:p w14:paraId="7BDEF02F" w14:textId="70DE13C5" w:rsidR="002303F6" w:rsidRDefault="002303F6" w:rsidP="002303F6">
      <w:pPr>
        <w:jc w:val="both"/>
      </w:pPr>
      <w:r>
        <w:t xml:space="preserve">En este apartado se explicarán tanto </w:t>
      </w:r>
      <w:r>
        <w:rPr>
          <w:i/>
        </w:rPr>
        <w:t>regresión logística</w:t>
      </w:r>
      <w:r>
        <w:t xml:space="preserve"> y </w:t>
      </w:r>
      <w:r>
        <w:rPr>
          <w:i/>
        </w:rPr>
        <w:t>redes neuronales</w:t>
      </w:r>
      <w:r>
        <w:t xml:space="preserve">, esto se debe a que </w:t>
      </w:r>
      <w:r>
        <w:rPr>
          <w:i/>
        </w:rPr>
        <w:t>Keras</w:t>
      </w:r>
      <w:r>
        <w:t xml:space="preserve"> es una API de alto nivel para redes neuronales, pero el funcionamiento de la red más básica es en realidad el mismo que el de regresión logística</w:t>
      </w:r>
      <w:r w:rsidR="00E82A49">
        <w:t xml:space="preserve">, por lo que realizando algunos cambios se pueden implementar las dos funcionalidades (ver </w:t>
      </w:r>
      <w:hyperlink w:anchor="_Código_usado_para_5" w:history="1">
        <w:r w:rsidR="00E82A49" w:rsidRPr="00E82A49">
          <w:rPr>
            <w:rStyle w:val="Hipervnculo"/>
            <w:b/>
          </w:rPr>
          <w:t>Apéndice A</w:t>
        </w:r>
      </w:hyperlink>
      <w:r w:rsidR="00E82A49">
        <w:t>)</w:t>
      </w:r>
      <w:r>
        <w:t>.</w:t>
      </w:r>
    </w:p>
    <w:p w14:paraId="4A8BF5A0" w14:textId="4B9428DD" w:rsidR="00E82A49" w:rsidRDefault="00E82A49" w:rsidP="002303F6">
      <w:pPr>
        <w:jc w:val="both"/>
      </w:pPr>
      <w:r>
        <w:t xml:space="preserve">La única diferencia que existe entre ambas implementaciones es el número de capas, ya que en redes se necesitan tres capas (para mantener la cohesión entre los apartados anteriores) y en regresión solo se necesita una. Se puede ver como en la creación </w:t>
      </w:r>
      <w:r w:rsidR="004C0B4A">
        <w:t xml:space="preserve">de </w:t>
      </w:r>
      <w:r>
        <w:t xml:space="preserve">estas para redes, solo la última tiene el factor de </w:t>
      </w:r>
      <w:r w:rsidRPr="00E82A49">
        <w:rPr>
          <w:b/>
        </w:rPr>
        <w:t>activation</w:t>
      </w:r>
      <w:r>
        <w:t xml:space="preserve"> como </w:t>
      </w:r>
      <w:r>
        <w:rPr>
          <w:i/>
        </w:rPr>
        <w:t>sigmoid</w:t>
      </w:r>
      <w:r>
        <w:t>, ya que no es buena idea poner esta en las capas ocultas.</w:t>
      </w:r>
    </w:p>
    <w:p w14:paraId="791AABBE" w14:textId="54619B3C" w:rsidR="00E82A49" w:rsidRDefault="00E82A49" w:rsidP="002303F6">
      <w:pPr>
        <w:jc w:val="both"/>
      </w:pPr>
      <w:r>
        <w:t xml:space="preserve">En el apartado de la compilación se puede ver que el parámetro </w:t>
      </w:r>
      <w:r>
        <w:rPr>
          <w:b/>
        </w:rPr>
        <w:t xml:space="preserve">loss </w:t>
      </w:r>
      <w:r>
        <w:t xml:space="preserve">es distinto al que se ha mostrado en clase. Esto se debe a que </w:t>
      </w:r>
      <w:r>
        <w:rPr>
          <w:i/>
        </w:rPr>
        <w:t>binary_crossentropy</w:t>
      </w:r>
      <w:r>
        <w:t xml:space="preserve"> se usa</w:t>
      </w:r>
      <w:r w:rsidR="00995452">
        <w:t>,</w:t>
      </w:r>
      <w:r>
        <w:t xml:space="preserve"> como su nombre indica</w:t>
      </w:r>
      <w:r w:rsidR="00995452">
        <w:t>,</w:t>
      </w:r>
      <w:r>
        <w:t xml:space="preserve"> para una solución </w:t>
      </w:r>
      <w:r>
        <w:lastRenderedPageBreak/>
        <w:t xml:space="preserve">binaria, es decir, 0 o 1, pero en </w:t>
      </w:r>
      <w:r w:rsidR="00995452">
        <w:t>este proyecto se necesitan un total de cuatro posibles soluciones. Así que esto deja la posibilidad a dos valores distintos para</w:t>
      </w:r>
      <w:r w:rsidR="00995452">
        <w:rPr>
          <w:i/>
        </w:rPr>
        <w:t xml:space="preserve"> loss:</w:t>
      </w:r>
      <w:r w:rsidR="00995452">
        <w:t xml:space="preserve"> </w:t>
      </w:r>
      <w:r w:rsidR="00995452">
        <w:rPr>
          <w:i/>
        </w:rPr>
        <w:t xml:space="preserve">categorical_crossentropy </w:t>
      </w:r>
      <w:r w:rsidR="00995452">
        <w:t xml:space="preserve">y </w:t>
      </w:r>
      <w:r w:rsidR="00995452">
        <w:rPr>
          <w:i/>
        </w:rPr>
        <w:t>sparse_categorical_crossentropy</w:t>
      </w:r>
      <w:r w:rsidR="00995452">
        <w:t xml:space="preserve">. Ambos sirven para cuando se está trabajando sobre clasificaciones multiclase. Se ha optado por usar el segundo de estos dos debido a que las soluciones son enteros, a diferencia del primero en el que las soluciones deberían ser vectores donde se usa </w:t>
      </w:r>
      <w:r w:rsidR="00995452">
        <w:rPr>
          <w:i/>
        </w:rPr>
        <w:t>One Hot Encoding</w:t>
      </w:r>
      <w:r w:rsidR="00995452">
        <w:t>.</w:t>
      </w:r>
    </w:p>
    <w:p w14:paraId="0D0991BE" w14:textId="1FD453D6" w:rsidR="00995452" w:rsidRPr="00995452" w:rsidRDefault="00995452" w:rsidP="002303F6">
      <w:pPr>
        <w:jc w:val="both"/>
      </w:pPr>
      <w:r>
        <w:t xml:space="preserve">Una vez implementado, se han sacado las respectivas gráficas. Aquí se ha decidido mostrar los distintos tipos de gráficas: las de </w:t>
      </w:r>
      <w:r w:rsidRPr="00995452">
        <w:rPr>
          <w:b/>
        </w:rPr>
        <w:t>precisión</w:t>
      </w:r>
      <w:r>
        <w:t xml:space="preserve"> y las de </w:t>
      </w:r>
      <w:r>
        <w:rPr>
          <w:b/>
        </w:rPr>
        <w:t>pérdidas</w:t>
      </w:r>
      <w:r>
        <w:t xml:space="preserve">. En estas se pueden ver diversos comportamientos ya que se ha decidido usar el vector de lambdas que ya se ha utilizado en las implementaciones anteriores y unas gráficas en las que </w:t>
      </w:r>
      <w:r>
        <w:rPr>
          <w:i/>
        </w:rPr>
        <w:t>Keras</w:t>
      </w:r>
      <w:r>
        <w:t xml:space="preserve"> decide por defecto que valor le da (ver </w:t>
      </w:r>
      <w:hyperlink w:anchor="_Keras" w:history="1">
        <w:r w:rsidRPr="00C50D34">
          <w:rPr>
            <w:rStyle w:val="Hipervnculo"/>
            <w:b/>
          </w:rPr>
          <w:t>Apéndice B</w:t>
        </w:r>
      </w:hyperlink>
      <w:r>
        <w:t>).</w:t>
      </w:r>
    </w:p>
    <w:p w14:paraId="060117FA" w14:textId="268594BC" w:rsidR="00DC1FE7" w:rsidRDefault="00DC1FE7" w:rsidP="002A0012">
      <w:pPr>
        <w:pStyle w:val="Ttulo1"/>
      </w:pPr>
      <w:bookmarkStart w:id="14" w:name="_Toc30545519"/>
      <w:r>
        <w:t>Phone CompluHouse</w:t>
      </w:r>
      <w:bookmarkEnd w:id="14"/>
    </w:p>
    <w:p w14:paraId="667AA1D1" w14:textId="26119AB3" w:rsidR="00DC1FE7" w:rsidRDefault="00DC1FE7" w:rsidP="00F664D4">
      <w:pPr>
        <w:pStyle w:val="Ttulo2"/>
        <w:jc w:val="left"/>
      </w:pPr>
      <w:bookmarkStart w:id="15" w:name="_Toc30545520"/>
      <w:r>
        <w:t>Funcionalidad</w:t>
      </w:r>
      <w:bookmarkEnd w:id="15"/>
    </w:p>
    <w:p w14:paraId="0C68882B" w14:textId="2C14BB57" w:rsidR="00DC1FE7" w:rsidRDefault="00DC1FE7" w:rsidP="00DC1FE7">
      <w:pPr>
        <w:jc w:val="both"/>
      </w:pPr>
      <w:r>
        <w:t>Como se nombró al principio del documento, se ha intentado crear una aplicación web para darle un uso a estos conocimientos que han sido aplicados en los apartados anteriores.</w:t>
      </w:r>
    </w:p>
    <w:p w14:paraId="3263C69B" w14:textId="116C8D63" w:rsidR="00DC1FE7" w:rsidRPr="00DC1FE7" w:rsidRDefault="00DC1FE7" w:rsidP="00DC1FE7">
      <w:pPr>
        <w:jc w:val="both"/>
      </w:pPr>
      <w:r>
        <w:t xml:space="preserve">Tiene una funcionalidad muy básica, simplemente el usuario tiene que elegir las características del móvil que quiere comprar y la aplicación le dirá en qué gama de precios se encuentra: </w:t>
      </w:r>
      <w:r>
        <w:rPr>
          <w:i/>
        </w:rPr>
        <w:t xml:space="preserve">GAMA BAJA, BAMA MEDIA, GAMA ALTA </w:t>
      </w:r>
      <w:r>
        <w:t xml:space="preserve">y </w:t>
      </w:r>
      <w:r>
        <w:rPr>
          <w:i/>
        </w:rPr>
        <w:t>GAMA SUPERIOR</w:t>
      </w:r>
      <w:r>
        <w:t>.</w:t>
      </w:r>
    </w:p>
    <w:p w14:paraId="42A371CD" w14:textId="0C78B6AE" w:rsidR="00DC1FE7" w:rsidRDefault="00DC1FE7" w:rsidP="00F664D4">
      <w:pPr>
        <w:pStyle w:val="Ttulo2"/>
        <w:jc w:val="left"/>
      </w:pPr>
      <w:bookmarkStart w:id="16" w:name="_Toc30545521"/>
      <w:r>
        <w:t>Implementación</w:t>
      </w:r>
      <w:bookmarkEnd w:id="16"/>
    </w:p>
    <w:p w14:paraId="0E04EF08" w14:textId="58B0CAA1" w:rsidR="00DC1FE7" w:rsidRDefault="00DC1FE7" w:rsidP="00DC1FE7">
      <w:pPr>
        <w:jc w:val="both"/>
      </w:pPr>
      <w:r>
        <w:t xml:space="preserve">Los datos a tener en cuenta para comprender su implementación es que se ha usado </w:t>
      </w:r>
      <w:r>
        <w:rPr>
          <w:i/>
        </w:rPr>
        <w:t>redes neuronales</w:t>
      </w:r>
      <w:r>
        <w:t xml:space="preserve"> debido a que como se puede observar en sus gráficas, es la técnica de aprendizaje automático que mejores resultados ha ofrecido. Además, se ha elegido el algoritmo </w:t>
      </w:r>
      <w:r>
        <w:rPr>
          <w:i/>
        </w:rPr>
        <w:t>TNC</w:t>
      </w:r>
      <w:r>
        <w:t xml:space="preserve"> debido a la velocidad de ejecución, su uso constante durante la asignatura y la poca diferencia de precisión con los demás.</w:t>
      </w:r>
    </w:p>
    <w:p w14:paraId="115A67F2" w14:textId="50AC778E" w:rsidR="00DC1FE7" w:rsidRDefault="0051773E" w:rsidP="00DC1FE7">
      <w:pPr>
        <w:jc w:val="both"/>
      </w:pPr>
      <w:r>
        <w:t>Teniendo en cuenta estas decisiones solo queda nombrar los pasos seguidos</w:t>
      </w:r>
      <w:r w:rsidR="00D71C43">
        <w:t xml:space="preserve"> (ver </w:t>
      </w:r>
      <w:hyperlink w:anchor="_Código_usado_para_4" w:history="1">
        <w:r w:rsidR="00D71C43" w:rsidRPr="00EF5F07">
          <w:rPr>
            <w:rStyle w:val="Hipervnculo"/>
            <w:b/>
          </w:rPr>
          <w:t>Apénd</w:t>
        </w:r>
        <w:r w:rsidR="00D71C43" w:rsidRPr="00EF5F07">
          <w:rPr>
            <w:rStyle w:val="Hipervnculo"/>
            <w:b/>
          </w:rPr>
          <w:t>i</w:t>
        </w:r>
        <w:r w:rsidR="00D71C43" w:rsidRPr="00EF5F07">
          <w:rPr>
            <w:rStyle w:val="Hipervnculo"/>
            <w:b/>
          </w:rPr>
          <w:t>ce A</w:t>
        </w:r>
      </w:hyperlink>
      <w:r w:rsidR="00D71C43">
        <w:t>)</w:t>
      </w:r>
      <w:r>
        <w:t>:</w:t>
      </w:r>
    </w:p>
    <w:p w14:paraId="5EF826E3" w14:textId="7777777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Se guardan los pesos óptimos que se calculan con el algoritmo TNC en redes neuronales.</w:t>
      </w:r>
    </w:p>
    <w:p w14:paraId="3BEC4526" w14:textId="4CB2FBFD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 xml:space="preserve">Se cargan los datos de un dataset ya creado anteriormente, en este caso se ha decidido usar </w:t>
      </w:r>
      <w:r>
        <w:rPr>
          <w:i/>
        </w:rPr>
        <w:t>test</w:t>
      </w:r>
      <w:r>
        <w:t xml:space="preserve"> de forma aleatoria. Luego se extrae la supuesta X.</w:t>
      </w:r>
    </w:p>
    <w:p w14:paraId="18EED6A2" w14:textId="39337515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Una vez que el usuario introduce las características de su teléfono deseado, se guarda en un array y luego se añade como nueva fila al dataset del punto anterior. Esto se hace para poder tener una gran variedad de ejemplos con los que poder normalizar la matriz X.</w:t>
      </w:r>
    </w:p>
    <w:p w14:paraId="061F6978" w14:textId="12A1E75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Una vez que se tienen los datos preparados se hace una pasada hacia delante para calcular la solución que espera el usuario.</w:t>
      </w:r>
    </w:p>
    <w:p w14:paraId="338C1394" w14:textId="46C22392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Por último, se almacena en un archivo de texto la gama a la que pertenece dependiendo del valor calculado.</w:t>
      </w:r>
    </w:p>
    <w:p w14:paraId="75C71FF8" w14:textId="50C53DFC" w:rsidR="00DC1FE7" w:rsidRDefault="0051773E" w:rsidP="007D18A3">
      <w:pPr>
        <w:spacing w:line="360" w:lineRule="auto"/>
        <w:jc w:val="both"/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 xml:space="preserve">No se ha explicado la implementación de la </w:t>
      </w:r>
      <w:r w:rsidR="00836BB2">
        <w:rPr>
          <w:rStyle w:val="nfasissutil"/>
        </w:rPr>
        <w:t>aplicación web debido a que no está en las competencias de la asignatura. De todas formas</w:t>
      </w:r>
      <w:r w:rsidR="00D71C43">
        <w:rPr>
          <w:rStyle w:val="nfasissutil"/>
        </w:rPr>
        <w:t>,</w:t>
      </w:r>
      <w:r w:rsidR="00836BB2">
        <w:rPr>
          <w:rStyle w:val="nfasissutil"/>
        </w:rPr>
        <w:t xml:space="preserve"> se proporcionará el código por si se quiere probar.</w:t>
      </w:r>
    </w:p>
    <w:p w14:paraId="00E39C99" w14:textId="40472BB3" w:rsidR="00D71C43" w:rsidRDefault="00D71C43" w:rsidP="00F664D4">
      <w:pPr>
        <w:pStyle w:val="Ttulo2"/>
        <w:jc w:val="left"/>
      </w:pPr>
      <w:bookmarkStart w:id="17" w:name="_Toc30545522"/>
      <w:r>
        <w:lastRenderedPageBreak/>
        <w:t>Lanzar la aplicación</w:t>
      </w:r>
      <w:bookmarkEnd w:id="17"/>
    </w:p>
    <w:p w14:paraId="6328D81E" w14:textId="5AD916AA" w:rsidR="00D71C43" w:rsidRDefault="00D71C43" w:rsidP="00EF5F07">
      <w:pPr>
        <w:jc w:val="both"/>
      </w:pPr>
      <w:r>
        <w:t xml:space="preserve">Para probar el funcionamiento de esta aplicación es necesario </w:t>
      </w:r>
      <w:r w:rsidR="00EF5F07">
        <w:t>extraer los pesos óptimos; organizar la estructura de ficheros y directorios correctamente, y lanzar la aplicación desde la consola de comandos.</w:t>
      </w:r>
    </w:p>
    <w:p w14:paraId="55476228" w14:textId="7E8BC158" w:rsidR="00EF5F07" w:rsidRDefault="00EF5F07" w:rsidP="00EF5F07">
      <w:pPr>
        <w:pStyle w:val="Prrafodelista"/>
        <w:numPr>
          <w:ilvl w:val="0"/>
          <w:numId w:val="35"/>
        </w:numPr>
        <w:jc w:val="both"/>
      </w:pPr>
      <w:bookmarkStart w:id="18" w:name="_GoBack"/>
      <w:r>
        <w:t xml:space="preserve">Para extraer los pesos óptimos hay que descomentar la línea de </w:t>
      </w:r>
      <w:r w:rsidRPr="00EF5F07">
        <w:rPr>
          <w:i/>
        </w:rPr>
        <w:t>savemat</w:t>
      </w:r>
      <w:r>
        <w:rPr>
          <w:i/>
        </w:rPr>
        <w:t xml:space="preserve"> </w:t>
      </w:r>
      <w:r>
        <w:t xml:space="preserve">que se puede ver en el código de </w:t>
      </w:r>
      <w:r>
        <w:rPr>
          <w:i/>
        </w:rPr>
        <w:t>redes neuronales</w:t>
      </w:r>
      <w:r>
        <w:t xml:space="preserve">. </w:t>
      </w:r>
      <w:bookmarkEnd w:id="18"/>
      <w:r>
        <w:t xml:space="preserve">Se pueden los pesos de cualquier algoritmo, pero para la implementación se ha usado los del </w:t>
      </w:r>
      <w:r>
        <w:rPr>
          <w:i/>
        </w:rPr>
        <w:t>TNC</w:t>
      </w:r>
      <w:r>
        <w:t>.</w:t>
      </w:r>
    </w:p>
    <w:p w14:paraId="52854EF8" w14:textId="62CB5965" w:rsidR="00EF5F07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La estructura de directorios y ficheros es algo especial debido a que se están usando servidores para poder lanzar la aplicación (ver </w:t>
      </w:r>
      <w:hyperlink w:anchor="_Estructura_de_directorios" w:history="1">
        <w:r w:rsidRPr="00EF5F07">
          <w:rPr>
            <w:rStyle w:val="Hipervnculo"/>
            <w:b/>
          </w:rPr>
          <w:t>Apéndice C</w:t>
        </w:r>
      </w:hyperlink>
      <w:r>
        <w:t>).</w:t>
      </w:r>
    </w:p>
    <w:p w14:paraId="5FB915A1" w14:textId="4A01E623" w:rsidR="00EF5F07" w:rsidRPr="00D71C43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Para lanzar la aplicación es necesario ejecutar el archivo </w:t>
      </w:r>
      <w:r>
        <w:rPr>
          <w:i/>
        </w:rPr>
        <w:t>run.py</w:t>
      </w:r>
      <w:r>
        <w:t>. Después de esto, se podrá ver en consola una URL, la cual hay que usar en el navegador para poder acceder a la aplicación.</w:t>
      </w:r>
    </w:p>
    <w:p w14:paraId="7E3E28EC" w14:textId="77777777" w:rsidR="00D71C43" w:rsidRPr="00DC1FE7" w:rsidRDefault="00D71C43" w:rsidP="00DC1FE7"/>
    <w:p w14:paraId="168716F2" w14:textId="24BD1CA8" w:rsidR="004D2895" w:rsidRDefault="00FA750F" w:rsidP="002A0012">
      <w:pPr>
        <w:pStyle w:val="Ttulo1"/>
      </w:pPr>
      <w:bookmarkStart w:id="19" w:name="_Toc30545523"/>
      <w:r w:rsidRPr="00112D6F">
        <w:t>Conclusiones</w:t>
      </w:r>
      <w:bookmarkEnd w:id="19"/>
    </w:p>
    <w:p w14:paraId="07F0D472" w14:textId="5EB612C8" w:rsidR="002A0012" w:rsidRDefault="00283C9E" w:rsidP="00F664D4">
      <w:pPr>
        <w:jc w:val="both"/>
      </w:pPr>
      <w:r>
        <w:t>Finalmente s</w:t>
      </w:r>
      <w:r w:rsidR="00F664D4">
        <w:t>e han conseguido realizar todos los objetivos propuestos en este proyecto y expresa</w:t>
      </w:r>
      <w:r w:rsidR="004C17C5">
        <w:t>r</w:t>
      </w:r>
      <w:r w:rsidR="00F664D4">
        <w:t xml:space="preserve"> de la mejor forma posible todos los conocimientos adquirido</w:t>
      </w:r>
      <w:r w:rsidR="009C0CEE">
        <w:t xml:space="preserve">s </w:t>
      </w:r>
      <w:r w:rsidR="00F664D4">
        <w:t>durante la asignatura, añadiendo una aplicación en la que se puede mostrar una sencilla, pero posible funcionalidad que tiene el aprendizaje automático en el día a día de las personas.</w:t>
      </w:r>
    </w:p>
    <w:p w14:paraId="113BBAF0" w14:textId="77777777" w:rsidR="00107907" w:rsidRDefault="00107907" w:rsidP="002A0012"/>
    <w:p w14:paraId="18EBABD3" w14:textId="004A391A" w:rsidR="004D2895" w:rsidRPr="00283C9E" w:rsidRDefault="004D2895" w:rsidP="002A0012">
      <w:pPr>
        <w:pStyle w:val="Ttulo1"/>
        <w:rPr>
          <w:lang w:val="en-US"/>
        </w:rPr>
      </w:pPr>
      <w:bookmarkStart w:id="20" w:name="_Toc30545524"/>
      <w:r w:rsidRPr="00283C9E">
        <w:rPr>
          <w:lang w:val="en-US"/>
        </w:rPr>
        <w:t>Bibliografía</w:t>
      </w:r>
      <w:bookmarkEnd w:id="20"/>
    </w:p>
    <w:p w14:paraId="787E2788" w14:textId="7D4929AF" w:rsidR="002303F6" w:rsidRPr="00283C9E" w:rsidRDefault="004D2895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E01DCB">
        <w:rPr>
          <w:rFonts w:cstheme="minorHAnsi"/>
        </w:rPr>
        <w:fldChar w:fldCharType="begin" w:fldLock="1"/>
      </w:r>
      <w:r w:rsidRPr="00283C9E">
        <w:rPr>
          <w:rFonts w:cstheme="minorHAnsi"/>
          <w:lang w:val="en-US"/>
        </w:rPr>
        <w:instrText xml:space="preserve">ADDIN Mendeley Bibliography CSL_BIBLIOGRAPHY </w:instrText>
      </w:r>
      <w:r w:rsidRPr="00E01DCB">
        <w:rPr>
          <w:rFonts w:cstheme="minorHAnsi"/>
        </w:rPr>
        <w:fldChar w:fldCharType="separate"/>
      </w:r>
      <w:r w:rsidR="002303F6" w:rsidRPr="00283C9E">
        <w:rPr>
          <w:rFonts w:ascii="Calibri" w:hAnsi="Calibri" w:cs="Calibri"/>
          <w:noProof/>
          <w:sz w:val="20"/>
          <w:szCs w:val="24"/>
          <w:lang w:val="en-US"/>
        </w:rPr>
        <w:t>Home - Keras Documentation. (n.d.). Retrieved January 21, 2020, from https://keras.io/</w:t>
      </w:r>
    </w:p>
    <w:p w14:paraId="1ABF8019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2303F6">
        <w:rPr>
          <w:rFonts w:ascii="Calibri" w:hAnsi="Calibri" w:cs="Calibri"/>
          <w:noProof/>
          <w:sz w:val="20"/>
          <w:szCs w:val="24"/>
        </w:rPr>
        <w:t xml:space="preserve">La paradoja de la elección: por qué nos cuesta decidir. </w:t>
      </w:r>
      <w:r w:rsidRPr="00C50D34">
        <w:rPr>
          <w:rFonts w:ascii="Calibri" w:hAnsi="Calibri" w:cs="Calibri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3FA203F1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457E0B9E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0F9088CA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NumPy — NumPy. (n.d.). Retrieved January 10, 2020, from https://numpy.org/</w:t>
      </w:r>
    </w:p>
    <w:p w14:paraId="36DC5F70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E01DCB">
      <w:pPr>
        <w:jc w:val="both"/>
        <w:rPr>
          <w:lang w:val="en-US"/>
        </w:rPr>
      </w:pPr>
      <w:r w:rsidRPr="00E01DCB">
        <w:rPr>
          <w:rFonts w:cstheme="min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21" w:name="_Toc30545525"/>
      <w:r w:rsidRPr="002A0012">
        <w:lastRenderedPageBreak/>
        <w:t>Ap</w:t>
      </w:r>
      <w:r>
        <w:t>éndices</w:t>
      </w:r>
      <w:bookmarkEnd w:id="21"/>
    </w:p>
    <w:p w14:paraId="0CEFE374" w14:textId="792ED382" w:rsidR="002A0012" w:rsidRDefault="002A0012" w:rsidP="002A0012">
      <w:pPr>
        <w:pStyle w:val="Ttulo2"/>
        <w:jc w:val="left"/>
      </w:pPr>
      <w:bookmarkStart w:id="22" w:name="_Toc30545526"/>
      <w:r>
        <w:t>Apéndice</w:t>
      </w:r>
      <w:r w:rsidRPr="002A0012">
        <w:t xml:space="preserve"> A. Código utilizado</w:t>
      </w:r>
      <w:bookmarkEnd w:id="22"/>
    </w:p>
    <w:p w14:paraId="14752295" w14:textId="5BC8E88F" w:rsidR="008F4373" w:rsidRDefault="008F4373" w:rsidP="0099551D">
      <w:pPr>
        <w:pStyle w:val="Ttulo5"/>
      </w:pPr>
      <w:bookmarkStart w:id="23" w:name="_Código_usado_para"/>
      <w:bookmarkEnd w:id="23"/>
      <w:r w:rsidRPr="0099551D">
        <w:t>Código usado para dividir el dataset principal</w:t>
      </w:r>
    </w:p>
    <w:p w14:paraId="458EA5BE" w14:textId="7BAE3EF5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datasetPreparation.py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ores = read_csv(file_name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valores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carga_csv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dataset</w:t>
      </w:r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Len =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osLen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ing_set = datos[:n_training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validacion</w:t>
      </w:r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osLen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set = datos[n_training:n_training+n_validation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ultimo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 = datosLen - n_training - n_validation</w:t>
      </w:r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set = datos[-n_test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rainingWriter = csv.writer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processedTraining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rainingWriter.writerows(training_set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ValidationWriter = csv.writer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processedValidation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ValidationWriter.writerows(validation_set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csv.writer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(test_set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66B230C4" w:rsidR="0099551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24" w:name="_Código_usado_para_1"/>
      <w:bookmarkEnd w:id="24"/>
      <w:r w:rsidRPr="00AB2C9D">
        <w:rPr>
          <w:rStyle w:val="nfasissutil"/>
          <w:i w:val="0"/>
          <w:iCs w:val="0"/>
          <w:color w:val="auto"/>
        </w:rPr>
        <w:t>Código usado para Regresión Logística</w:t>
      </w:r>
    </w:p>
    <w:p w14:paraId="5D05C178" w14:textId="1E2FB4E2" w:rsidR="00D71C43" w:rsidRPr="00C50D34" w:rsidRDefault="00D71C43" w:rsidP="00D71C43">
      <w:pPr>
        <w:rPr>
          <w:i/>
        </w:rPr>
      </w:pPr>
      <w:r w:rsidRPr="00C50D34">
        <w:rPr>
          <w:i/>
        </w:rPr>
        <w:t>reg_logistica.py</w:t>
      </w:r>
    </w:p>
    <w:p w14:paraId="7A8B457C" w14:textId="77777777" w:rsidR="0091784D" w:rsidRPr="00D71C43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167F631F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 = 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582D78C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igmoid</w:t>
      </w:r>
    </w:p>
    <w:p w14:paraId="637FA65C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co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_theta = sigmoid(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regularizacion</w:t>
      </w:r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np.dot(-Y.T, np.log(h_theta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np.dot(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_theta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termino de regularizacion</w:t>
      </w:r>
    </w:p>
    <w:p w14:paraId="1C47B00B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 = (reg / (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np.sum(np.square(Theta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Calculo del coste</w:t>
      </w:r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np.sum(term1 - term2) / m) + reg_term</w:t>
      </w:r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</w:t>
      </w:r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gradien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_theta = sigmoid(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regularizacion</w:t>
      </w:r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 = (reg / m) * 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termino de regularizacion</w:t>
      </w:r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radient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np.dot(X.T, (h_theta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gradient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reg_term</w:t>
      </w:r>
    </w:p>
    <w:p w14:paraId="60C79F98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gradient</w:t>
      </w:r>
    </w:p>
    <w:p w14:paraId="4440E8DB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op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cost(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Y = np.array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Y = newY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newY</w:t>
      </w:r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optimo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cost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tial_theta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cost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tial_theta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optTheta.x</w:t>
      </w:r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train = np.zeros(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val = np.zeros(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newY = num_to_vector(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newY_val = num_to_vector(Y_val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theta(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train[i] += f_opt(Theta, X, newY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opt(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values(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min_error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 = error_val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best_lambda</w:t>
      </w:r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atResult = np.zeros((num_of_price_range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um_of_price_range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esimo pertence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 = num_to_vector(Y, i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atResult[i] = get_optimize_theta(</w:t>
      </w:r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newY, reg, comp_method, use_jac).ravel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atResult</w:t>
      </w:r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precision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bestClassificator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index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283C9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 = sigmoid(np.dot(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result &gt; bestClassificator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bestClassificator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index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 =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sion</w:t>
      </w:r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plt.legend()</w:t>
      </w:r>
    </w:p>
    <w:p w14:paraId="60875F33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()</w:t>
      </w:r>
    </w:p>
    <w:p w14:paraId="445C1393" w14:textId="77777777" w:rsidR="0091784D" w:rsidRPr="00AB2C9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selection(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oneVsAll(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best_lambda, method, jac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Classificator(optTheta, X_test, Y_test)</w:t>
      </w:r>
    </w:p>
    <w:p w14:paraId="0F8BE8C9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6C7692" w14:textId="273AF162" w:rsidR="0099551D" w:rsidRDefault="0099551D" w:rsidP="0099551D">
      <w:pPr>
        <w:rPr>
          <w:lang w:val="en-US"/>
        </w:rPr>
      </w:pPr>
    </w:p>
    <w:p w14:paraId="1B4B07AF" w14:textId="5175D1D3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ticker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uncFormatter</w:t>
      </w:r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g_logistica</w:t>
      </w:r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ecission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annotate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x(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83C9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83C9E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220755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2A802EC2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csv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mu = np.mean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reg_logistica.logistic_regression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reg_logistica.logistic_regression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reg_logistica.logistic_regression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reg_logistica.logistic_regression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reg_logistica.logistic_regression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precission(precission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274DA22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1A593F" w14:textId="77777777" w:rsidR="00F55BF6" w:rsidRPr="00AB2C9D" w:rsidRDefault="00F55BF6" w:rsidP="0099551D">
      <w:pPr>
        <w:rPr>
          <w:lang w:val="en-US"/>
        </w:rPr>
      </w:pPr>
    </w:p>
    <w:p w14:paraId="22CAE737" w14:textId="2FFF6EC9" w:rsidR="0099551D" w:rsidRDefault="0099551D" w:rsidP="0099551D">
      <w:pPr>
        <w:pStyle w:val="Ttulo5"/>
        <w:rPr>
          <w:lang w:val="en-US"/>
        </w:rPr>
      </w:pPr>
      <w:bookmarkStart w:id="25" w:name="_Código_usado_para_2"/>
      <w:bookmarkEnd w:id="25"/>
      <w:r w:rsidRPr="00AB2C9D">
        <w:rPr>
          <w:lang w:val="en-US"/>
        </w:rPr>
        <w:t>Código usado para Redes Neuronales</w:t>
      </w:r>
    </w:p>
    <w:p w14:paraId="7549D468" w14:textId="32633DDF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neural_network.py</w:t>
      </w:r>
    </w:p>
    <w:p w14:paraId="6022C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313994E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09135C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46C9011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83C9B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avemat</w:t>
      </w:r>
    </w:p>
    <w:p w14:paraId="3818733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09F016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Función sigmoide</w:t>
      </w:r>
    </w:p>
    <w:p w14:paraId="214C3850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lastRenderedPageBreak/>
        <w:t>def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303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4191102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2303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np.exp(-z))</w:t>
      </w:r>
    </w:p>
    <w:p w14:paraId="50AE3931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D4E0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6FC39D3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72DE0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57BDBD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0FCF2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culo del coste no regularizado</w:t>
      </w:r>
    </w:p>
    <w:p w14:paraId="6A8BCB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FF902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5EDCB1C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539D132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np.sum(-y[i] * np.log(h[i]) \</w:t>
      </w:r>
    </w:p>
    <w:p w14:paraId="4BF3D2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i]) * np.log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i]))</w:t>
      </w:r>
    </w:p>
    <w:p w14:paraId="63D1CA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02575FA1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FC4E7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265C4205" w14:textId="77777777" w:rsidR="000E5402" w:rsidRPr="00283C9E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83C9E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83C9E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f_cost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g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1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2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C5D89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coste_no_reg(m, h, Y) + </w:t>
      </w:r>
    </w:p>
    <w:p w14:paraId="6B63F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75269B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np.sum(np.square(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651881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p.sum(np.square(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82F8B23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F9BA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17098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weigh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788B88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031BCF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random.uniform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5CFA5E3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D12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hstack((np.ones((the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06CD53F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19F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166F49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63C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55530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en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602795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n.ravel()</w:t>
      </w:r>
    </w:p>
    <w:p w14:paraId="69A61D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_onehot = np.zeros((lenN, output_layer))</w:t>
      </w:r>
    </w:p>
    <w:p w14:paraId="24B4C08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enN):</w:t>
      </w:r>
    </w:p>
    <w:p w14:paraId="454AE8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_onehot[i][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i])]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65BB52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55441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n_onehot</w:t>
      </w:r>
    </w:p>
    <w:p w14:paraId="0822C855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96C16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2A470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96D1A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991A8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3EB05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3DE1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train = np.zeros(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30E3B7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val = np.zeros(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40B305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C49A4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040BBA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7E6CA2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9D540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theta(nn_params, input_layer, hidden_layer, \</w:t>
      </w:r>
    </w:p>
    <w:p w14:paraId="36AE4C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57AEBD7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A8204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params_rn para sacar las Thetas</w:t>
      </w:r>
    </w:p>
    <w:p w14:paraId="7DEB22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09D38D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A9B2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6D3D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np.reshape(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5D275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55F52E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15AEC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forward_propagate(X, theta1, theta2)</w:t>
      </w:r>
    </w:p>
    <w:p w14:paraId="6CDF1E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[i] = f_cost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469FFB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02DA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propagate(X_val, theta1, theta2) </w:t>
      </w:r>
    </w:p>
    <w:p w14:paraId="703349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val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7A92406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BD11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lambda_values(lambda_vec, error_train, error_val, method=comp_method)</w:t>
      </w:r>
    </w:p>
    <w:p w14:paraId="0B5049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22261A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in_error = 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D39F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952D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5CFB2C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2ADA5B7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 = error_val[i]</w:t>
      </w:r>
    </w:p>
    <w:p w14:paraId="15F3C9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447337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1E77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best_lambda</w:t>
      </w:r>
    </w:p>
    <w:p w14:paraId="12C9BF8F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C68D4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64C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43ECE8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6F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0BF18C3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4C9D70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4F0019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51D0624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4256F1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C6CF6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</w:p>
    <w:p w14:paraId="1B2619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A439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A405C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22178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290827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38E6E9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0D8DED3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8D282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</w:t>
      </w:r>
    </w:p>
    <w:p w14:paraId="5EE20D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211E5EB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236C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optTheta</w:t>
      </w:r>
    </w:p>
    <w:p w14:paraId="5B06D0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F8BFC8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863D4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D95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D9C32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43AC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6B4E46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34FC62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4B73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56A2A3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z3 = np.dot(a2, theta2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8652B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3714C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823DF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49704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136437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A35B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43E71E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1494F4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17AE9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536E51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params_rn para sacar las Thetas</w:t>
      </w:r>
    </w:p>
    <w:p w14:paraId="4A44A0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params_rn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5DD94A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09DE47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451F8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np.reshape(params_rn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77BDEA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4BC9C3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6F34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  </w:t>
      </w:r>
    </w:p>
    <w:p w14:paraId="434173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FCA0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cost(m, h, y, reg, theta1, theta2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369CB82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508D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6E56F3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np.zeros_like(theta1)</w:t>
      </w:r>
    </w:p>
    <w:p w14:paraId="18DA42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np.zeros_like(theta2)</w:t>
      </w:r>
    </w:p>
    <w:p w14:paraId="083D52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9E356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57745D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26416A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369CEF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DAD3B8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t = h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39D086A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yt = y[t]</w:t>
      </w:r>
    </w:p>
    <w:p w14:paraId="0FC97B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A2DC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ht - yt</w:t>
      </w:r>
    </w:p>
    <w:p w14:paraId="66007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np.dot(theta2.T, d3t) * (a2t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A155D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9DA57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np.dot(d2t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1AE17F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np.dot(d3t[:, np.newaxis], a2t[np.newaxis, :])</w:t>
      </w:r>
    </w:p>
    <w:p w14:paraId="57DB9C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1D58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43E833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3DFEBF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10FE4A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09C386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reg * 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2D0600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reg * 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5A5354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49D0BF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410F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rad = np.concatenate((np.ravel(delta1), np.ravel(delta2)))</w:t>
      </w:r>
    </w:p>
    <w:p w14:paraId="230562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09B2C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grad</w:t>
      </w:r>
    </w:p>
    <w:p w14:paraId="7C0EC19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25B3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0A69891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DBD5A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34531D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73A791A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np.argmax(h[i])</w:t>
      </w:r>
    </w:p>
    <w:p w14:paraId="7E8B98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5725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i]:</w:t>
      </w:r>
    </w:p>
    <w:p w14:paraId="50AF61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aciertos +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733377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4BE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A4FC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6A538B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1E005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network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3FFA1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0EC6F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797E89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 = num_to_vector(Y, output_layer)</w:t>
      </w:r>
    </w:p>
    <w:p w14:paraId="0667DA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val_onehot = num_to_vector(Y_val, output_layer)</w:t>
      </w:r>
    </w:p>
    <w:p w14:paraId="594478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E58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4B616E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random_weight(input_layer, hidden_layer)</w:t>
      </w:r>
    </w:p>
    <w:p w14:paraId="73D0E1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random_weight(hidden_layer, output_layer)</w:t>
      </w:r>
    </w:p>
    <w:p w14:paraId="2F5882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9643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2CA4A5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437C6C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74BE0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54E63F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].ravel()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202D6B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n_params = np.concatenate(unrolled_Thetas)</w:t>
      </w:r>
    </w:p>
    <w:p w14:paraId="098812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4720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selection(nn_params, input_layer, hidden_layer, output_layer, \</w:t>
      </w:r>
    </w:p>
    <w:p w14:paraId="77A6DA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_onehot, X_val, Y_val_onehot, comp_method, use_jac)</w:t>
      </w:r>
    </w:p>
    <w:p w14:paraId="5713EA9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1C78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theta(nn_params, input_layer, hidden_layer, \</w:t>
      </w:r>
    </w:p>
    <w:p w14:paraId="093A585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1E5B07B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4323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B814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np.reshape(opt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7FF23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A53DB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2B40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np.reshape(opt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C43C1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7E6CDC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586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savemat("weights.mat", {'Theta1': newTheta1, 'Theta2': newTheta2})</w:t>
      </w:r>
    </w:p>
    <w:p w14:paraId="1EEEAB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2883E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3E5930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propagate(X_test, newTheta1, newTheta2) </w:t>
      </w:r>
    </w:p>
    <w:p w14:paraId="7EA57FF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2E2A7FF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2F7D10B6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C50D34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estClassificator(h, Y_test)</w:t>
      </w:r>
    </w:p>
    <w:p w14:paraId="6BF6DCFF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8891C6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132E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DFDF0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EE3A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8A19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BC7B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14A8C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DB79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1A9A0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5377B8D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()</w:t>
      </w:r>
    </w:p>
    <w:p w14:paraId="32FBB8A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EB56B2" w14:textId="24495AAC" w:rsidR="0099551D" w:rsidRDefault="0099551D" w:rsidP="0099551D">
      <w:pPr>
        <w:rPr>
          <w:lang w:val="en-US"/>
        </w:rPr>
      </w:pPr>
    </w:p>
    <w:p w14:paraId="2D2836FA" w14:textId="12B230CD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1F62D48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D80C57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40235D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27D78A8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E9CA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eural_network</w:t>
      </w:r>
    </w:p>
    <w:p w14:paraId="2E1D080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C8DBC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76A3BA0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497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capas:</w:t>
      </w:r>
    </w:p>
    <w:p w14:paraId="50E263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17FE05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07303B9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606A242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FAF8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dimension (8 x 21)</w:t>
      </w:r>
    </w:p>
    <w:p w14:paraId="51121BD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dimension (4 x 9)</w:t>
      </w:r>
    </w:p>
    <w:p w14:paraId="3EC305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BA16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FF819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F3E3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6AB5B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6C9BA4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the best $\lambda$ for each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FCAB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F489E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FB5F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984F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22B1F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1310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ecission))</w:t>
      </w:r>
    </w:p>
    <w:p w14:paraId="177387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)</w:t>
      </w:r>
    </w:p>
    <w:p w14:paraId="4629C97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C2312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789A047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47AAE2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annotat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01C370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x() + rect.get_width()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1C8806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43F32B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62C9E8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6F2F93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624EDF22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C50D34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C50D34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C50D34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C50D34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D311D1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6A5F3911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21D3F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csv" y devuelve los datos</w:t>
      </w:r>
    </w:p>
    <w:p w14:paraId="171CFB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DD691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B9EC5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1085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CC72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403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8B43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02A10F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CF17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C626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72C6B8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578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1D354B3D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94232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E1547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15CBD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1DE256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Y = data[:, da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0F22DD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4434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DE607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CC23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5E8B712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818D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245C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5CD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B895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565A51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61E31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5F2F79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B52707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put_layer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B24B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idden_layer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</w:p>
    <w:p w14:paraId="26F7AFD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put_layer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07216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C305A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network.training_neural_network(X, Y, X_val, Y_val, X_test, Y_test, input_layer, \</w:t>
      </w:r>
    </w:p>
    <w:p w14:paraId="5CBD36B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973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network.training_neural_network(X, Y, X_val, Y_val, X_test, Y_test, input_layer, \</w:t>
      </w:r>
    </w:p>
    <w:p w14:paraId="541257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B54B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neural_network.training_neural_network(X, Y, X_val, Y_val, X_test, Y_test, input_layer, \</w:t>
      </w:r>
    </w:p>
    <w:p w14:paraId="6C2455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0072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network.training_neural_network(X, Y, X_val, Y_val, X_test, Y_test, input_layer, \</w:t>
      </w:r>
    </w:p>
    <w:p w14:paraId="312290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10DC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network.training_neural_network(X, Y, X_val, Y_val, X_test, Y_test, input_layer, \</w:t>
      </w:r>
    </w:p>
    <w:p w14:paraId="1FE21BB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4E56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56AC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5014473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(precission)</w:t>
      </w:r>
    </w:p>
    <w:p w14:paraId="34FDF668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E2C84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5906DB59" w:rsidR="00B55AB0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6" w:name="_Código_usado_para_3"/>
      <w:bookmarkEnd w:id="26"/>
      <w:r w:rsidRPr="00B92A8B">
        <w:rPr>
          <w:rStyle w:val="nfasissutil"/>
          <w:i w:val="0"/>
          <w:iCs w:val="0"/>
          <w:color w:val="auto"/>
          <w:lang w:val="en-US"/>
        </w:rPr>
        <w:t xml:space="preserve">Código usado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7719CBFB" w14:textId="20CFC850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vm.py</w:t>
      </w:r>
    </w:p>
    <w:p w14:paraId="0A0E5E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422D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lassification_report, confusion_matrix</w:t>
      </w:r>
    </w:p>
    <w:p w14:paraId="59E754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vm</w:t>
      </w:r>
    </w:p>
    <w:p w14:paraId="1AA56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_score</w:t>
      </w:r>
    </w:p>
    <w:p w14:paraId="56F14A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01BEBF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0DC1C8A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_recall_curve</w:t>
      </w:r>
    </w:p>
    <w:p w14:paraId="5E3BA0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precision_recall_curve</w:t>
      </w:r>
    </w:p>
    <w:p w14:paraId="308E6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confusion_matrix</w:t>
      </w:r>
    </w:p>
    <w:p w14:paraId="615C5E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feature_selectio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KBest, f_classif, chi2, mutual_info_classif</w:t>
      </w:r>
    </w:p>
    <w:p w14:paraId="2F9053D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EE21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etSampleError(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validacion</w:t>
      </w:r>
    </w:p>
    <w:p w14:paraId="585799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 = classificator.predict(Xval)</w:t>
      </w:r>
    </w:p>
    <w:p w14:paraId="339C8E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error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180314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float(sum(predictedValY != yval))/yval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9454C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 = classificator.predict(Xtrain)</w:t>
      </w:r>
    </w:p>
    <w:p w14:paraId="6940F87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error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7C8910A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float(sum(predictedTrainY != ytrain))/ytrain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090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B954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rint('{}\t{}\t{}\n'.format(testingValue, train_error, validation_error))</w:t>
      </w:r>
    </w:p>
    <w:p w14:paraId="32F0D6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5136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_error, validation_error</w:t>
      </w:r>
    </w:p>
    <w:p w14:paraId="32B3DE8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96D04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SigmoidSVM(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23965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04BFF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A8926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140688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59AC07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7974E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42AE1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BBF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</w:t>
      </w:r>
    </w:p>
    <w:p w14:paraId="0874D91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testing_c)</w:t>
      </w:r>
    </w:p>
    <w:p w14:paraId="05B8C6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1CB6688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4606BD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esting_c)</w:t>
      </w:r>
    </w:p>
    <w:p w14:paraId="0B9E9E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29BCF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</w:p>
    <w:p w14:paraId="34218D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esting_c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rain_error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val_error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45C2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GaussianSVM(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556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51889B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680B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07843A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76C890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5734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 and C 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2B35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744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1CFA6C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</w:t>
      </w:r>
    </w:p>
    <w:p w14:paraId="4E340C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bf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float(testing_c))</w:t>
      </w:r>
    </w:p>
    <w:p w14:paraId="3DCD0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7D350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1CDC87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esting_c)</w:t>
      </w:r>
    </w:p>
    <w:p w14:paraId="5355C4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6F25D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esting_c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rain_error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val_error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20F5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findingBestValue(C_test_values, error_val, error_train,</w:t>
      </w:r>
    </w:p>
    <w:p w14:paraId="2D7439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C for gaussian 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D1BA9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EFBB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findingBestValue(test_values, error_val, error_train, title, xLabelText):</w:t>
      </w:r>
    </w:p>
    <w:p w14:paraId="3DF7E68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figsize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A538D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test_values, error_val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5AEF4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test_values, error_train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9A56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xLabelText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$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E31F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313E3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title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2BED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4C3DE38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7D4E643E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6893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PolynomialSVM(X_train, y_train, Xval, yval, X_test, y_test):</w:t>
      </w:r>
    </w:p>
    <w:p w14:paraId="1DE36B3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egre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5AB9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60E5CF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6B657B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5016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E8E539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Degree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_degrees:</w:t>
      </w:r>
    </w:p>
    <w:p w14:paraId="252A3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tDegree)</w:t>
      </w:r>
    </w:p>
    <w:p w14:paraId="5EE16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07607A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031A23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Degree)</w:t>
      </w:r>
    </w:p>
    <w:p w14:paraId="1CC890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6D5D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findingBestValue(test_degrees, error_val, error_train,</w:t>
      </w:r>
    </w:p>
    <w:p w14:paraId="521DD1F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polynomial degree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indBetterCForLinear(Xtrain, ytrain, Xval, yval):</w:t>
      </w:r>
    </w:p>
    <w:p w14:paraId="7F2AA0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16A92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08DE1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143D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597590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0E280F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A0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1A203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52CB2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034863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1A2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linear_svm = svm.SVC(C=testing_c,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65C56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kernel a los ejemplos de entrenamiento</w:t>
      </w:r>
    </w:p>
    <w:p w14:paraId="464E49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.fit(Xtrain, ytrain)</w:t>
      </w:r>
    </w:p>
    <w:p w14:paraId="446FB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198596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train, ytrain, linear_svm, testing_c)</w:t>
      </w:r>
    </w:p>
    <w:p w14:paraId="34EF12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AD09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findingBestValue(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valor de  37.0</w:t>
      </w:r>
    </w:p>
    <w:p w14:paraId="0988E65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F8D8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SVMForLinear(X_train, y_train, X_test, y_test, yval, Xval):</w:t>
      </w:r>
    </w:p>
    <w:p w14:paraId="5C8B9C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dBetterCForLinear(X_train, y_train, Xval, yval)</w:t>
      </w:r>
    </w:p>
    <w:p w14:paraId="7301E6F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B06D4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LinearSVM(X_train, y_train, X_test, y_test):</w:t>
      </w:r>
    </w:p>
    <w:p w14:paraId="40065D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v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341BB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vclassifier.fit(X_train, y_train)</w:t>
      </w:r>
    </w:p>
    <w:p w14:paraId="1D192A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9F2F1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 = svclassifier.predict(X_test)</w:t>
      </w:r>
    </w:p>
    <w:p w14:paraId="5438C7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214425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664C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confusion_matrix(y_test, y_pred))</w:t>
      </w:r>
    </w:p>
    <w:p w14:paraId="4586C92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classification_report(y_test, y_pred))</w:t>
      </w:r>
    </w:p>
    <w:p w14:paraId="5EE08C1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svclassifier, X_test,</w:t>
      </w:r>
    </w:p>
    <w:p w14:paraId="324923C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EE3E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E8DF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inearSVMAccuracy, svclassifier</w:t>
      </w:r>
    </w:p>
    <w:p w14:paraId="60E175B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6D78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SigmoidSVM(X_train, y_train, X_test, y_test):</w:t>
      </w:r>
    </w:p>
    <w:p w14:paraId="36BD0E2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C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</w:p>
    <w:p w14:paraId="0DD3AE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Sigmoid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bestC)</w:t>
      </w:r>
    </w:p>
    <w:p w14:paraId="0CEB8B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SigmoidClassifier.fit(X_train, y_train)</w:t>
      </w:r>
    </w:p>
    <w:p w14:paraId="43538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118B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SigmoidClassifier.predict(X_test)</w:t>
      </w:r>
    </w:p>
    <w:p w14:paraId="1A10BD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F3840C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SigmoidClassifier, X_test,</w:t>
      </w:r>
    </w:p>
    <w:p w14:paraId="3EDC7D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BC7D4C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igmoidSVMAccuracy, finalSigmoidClassifier</w:t>
      </w:r>
    </w:p>
    <w:p w14:paraId="2C3A5CAA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1AA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GaussianSVM(X_train, y_train, X_test, y_test):</w:t>
      </w:r>
    </w:p>
    <w:p w14:paraId="18E7276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C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8</w:t>
      </w:r>
    </w:p>
    <w:p w14:paraId="76DE3A6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Gaussian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bf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bestC)</w:t>
      </w:r>
    </w:p>
    <w:p w14:paraId="4672976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GaussianClassifier.fit(X_train, y_train)</w:t>
      </w:r>
    </w:p>
    <w:p w14:paraId="3526D6C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0A8F5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GaussianClassifier.predict(X_test)</w:t>
      </w:r>
    </w:p>
    <w:p w14:paraId="662B0B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1C6E8F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GaussianClassifier, X_test,</w:t>
      </w:r>
    </w:p>
    <w:p w14:paraId="13FA17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C5615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7323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aussianSVMAccuracy, finalGaussianClassifier</w:t>
      </w:r>
    </w:p>
    <w:p w14:paraId="151F8551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A3D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PolynomialSVM(X_train, y_train, X_test, y_test):</w:t>
      </w:r>
    </w:p>
    <w:p w14:paraId="3C2855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Poly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59F6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PolyClassifier.fit(X_train, y_train)</w:t>
      </w:r>
    </w:p>
    <w:p w14:paraId="005AE59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265EF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PolyClassifier.predict(X_test)</w:t>
      </w:r>
    </w:p>
    <w:p w14:paraId="6D1621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51A43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PolyClassifier, X_test,</w:t>
      </w:r>
    </w:p>
    <w:p w14:paraId="7DB785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7C1F0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olySVMAccuracy, finalPolyClassifier</w:t>
      </w:r>
    </w:p>
    <w:p w14:paraId="28BF451B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AF6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how_global_accuracy(X_train, y_train, X_test, y_test):</w:t>
      </w:r>
    </w:p>
    <w:p w14:paraId="215C705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cision = [testSigmoidSVM(X_train, y_train, X_test, y_test), testGaussianSVM(X_train, y_train, X_test, y_test),</w:t>
      </w:r>
    </w:p>
    <w:p w14:paraId="724F858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testPolynomialSVM(X_train, y_train, X_test, y_test),  testLinearSVM(X_train, y_train, X_test, y_test)]</w:t>
      </w:r>
    </w:p>
    <w:p w14:paraId="6FC2CC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21F0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different_kernels_accuracy(preccision)</w:t>
      </w:r>
    </w:p>
    <w:p w14:paraId="74084BE8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5507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different_kernels_accuracy(precission):</w:t>
      </w:r>
    </w:p>
    <w:p w14:paraId="421756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figsize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458691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VM kernels accuracy 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EC3E8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B968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F874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A0BF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E07E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52800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len(precission))</w:t>
      </w:r>
    </w:p>
    <w:p w14:paraId="0106DC5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, color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3F03B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aussia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nomia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)</w:t>
      </w:r>
    </w:p>
    <w:p w14:paraId="2F7E59B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1D44F6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79A90D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plt.annotate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{}%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657631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=(rect.get_x() + rect.get_width() /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),</w:t>
      </w:r>
    </w:p>
    <w:p w14:paraId="0256AA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text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51D54C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textcoord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9F2F1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()</w:t>
      </w:r>
    </w:p>
    <w:p w14:paraId="35E89186" w14:textId="77777777" w:rsidR="00B55AB0" w:rsidRPr="009F2F1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ConfusionMatrix(classifier, X_test, y_test, normalize, classifierName):</w:t>
      </w:r>
    </w:p>
    <w:p w14:paraId="0B12BD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 = plot_confusion_matrix(classifier, X_test, y_test,</w:t>
      </w:r>
    </w:p>
    <w:p w14:paraId="68EA98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display_labels=[</w:t>
      </w:r>
    </w:p>
    <w:p w14:paraId="0ADEA5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w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dium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ery 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</w:t>
      </w:r>
    </w:p>
    <w:p w14:paraId="1A6D49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cmap=plt.cm.Blues,</w:t>
      </w:r>
    </w:p>
    <w:p w14:paraId="6DB990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normalize=normalize)</w:t>
      </w:r>
    </w:p>
    <w:p w14:paraId="02E711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.ax_.set_title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ormalized confusion matrix for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classifier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8D81C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B81AE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41ED6457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2F35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D2705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feature selection works by selecting the best features based on </w:t>
      </w:r>
    </w:p>
    <w:p w14:paraId="0D03E81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statistical tests. It can be seen as a preprocessing step to an estimator.</w:t>
      </w:r>
    </w:p>
    <w:p w14:paraId="69EC8B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ara clasificacion se puede usar:</w:t>
      </w:r>
    </w:p>
    <w:p w14:paraId="01AF4E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hi2, f_classif, mutual_info_classif</w:t>
      </w:r>
    </w:p>
    <w:p w14:paraId="3D6404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4114622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0736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nivariate_feature_selection(X_train, y_train):</w:t>
      </w:r>
    </w:p>
    <w:p w14:paraId="1DC105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105F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elector = SelectKBest(f_classif,</w:t>
      </w:r>
    </w:p>
    <w:p w14:paraId="2D1492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k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fit_transform(X_train, y_train)</w:t>
      </w:r>
    </w:p>
    <w:p w14:paraId="09358B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45911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or</w:t>
      </w:r>
    </w:p>
    <w:p w14:paraId="15DCB7B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819BF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ke_meshgrid(x, y, h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.0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48FF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min, x_max = x.min()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.max() +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, y_max = y.min(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y.max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, yy = np.meshgrid(np.arange(x_min, x_max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(y_min, y_max, h))</w:t>
      </w:r>
    </w:p>
    <w:p w14:paraId="7AE1C6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x, yy</w:t>
      </w:r>
    </w:p>
    <w:p w14:paraId="4298CBF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D564D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contours(ax, clf, xx, yy, **params):</w:t>
      </w:r>
    </w:p>
    <w:p w14:paraId="6789BE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clf.predict(np.c_[xx.ravel(), yy.ravel()])</w:t>
      </w:r>
    </w:p>
    <w:p w14:paraId="2A6E87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Z.reshape(xx.shape)</w:t>
      </w:r>
    </w:p>
    <w:p w14:paraId="6D3E03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 = ax.contourf(xx, yy, Z, **params)</w:t>
      </w:r>
    </w:p>
    <w:p w14:paraId="7F12C92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t</w:t>
      </w:r>
    </w:p>
    <w:p w14:paraId="0EBB4E43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2B60E4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sets(X_train, y_train, classifier, name):</w:t>
      </w:r>
    </w:p>
    <w:p w14:paraId="5D4E542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FFCD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univariate_feature_selection(X_train, y_train)</w:t>
      </w:r>
    </w:p>
    <w:p w14:paraId="106AB7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f = classifier.fit(X, y_train)</w:t>
      </w:r>
    </w:p>
    <w:p w14:paraId="6915520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g, ax = plt.subplots()</w:t>
      </w:r>
    </w:p>
    <w:p w14:paraId="71F872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itle = 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cision surface for kernel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4A3C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50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0, X1 =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B1705B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x, yy = make_meshgrid(X0, X1)</w:t>
      </w:r>
    </w:p>
    <w:p w14:paraId="2D4268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AD644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ot_contours(ax, clf, xx, yy, cmap=plt.cm.coolwarm, alpha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EDF9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catter(X0, X1, c=y_train, cmap=plt.cm.coolwarm, 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edgecolor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18786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bile spectrum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50C7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x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2 Most significant attributes using f_classif metho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FEDB4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xticks(())</w:t>
      </w:r>
    </w:p>
    <w:p w14:paraId="6C2F7F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yticks(())</w:t>
      </w:r>
    </w:p>
    <w:p w14:paraId="7529CF0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title(title)</w:t>
      </w:r>
    </w:p>
    <w:p w14:paraId="5FF8B1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legend()</w:t>
      </w:r>
    </w:p>
    <w:p w14:paraId="62B250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6DC0BB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7EDB6247" w14:textId="5E44722A" w:rsidR="00B55AB0" w:rsidRDefault="00B55AB0" w:rsidP="0099551D">
      <w:pPr>
        <w:rPr>
          <w:lang w:val="en-US"/>
        </w:rPr>
      </w:pPr>
    </w:p>
    <w:p w14:paraId="02DC8B94" w14:textId="5EB2285A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6775B5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9C765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618E779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vm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rSVM</w:t>
      </w:r>
    </w:p>
    <w:p w14:paraId="318E67EC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3585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oad_data(file_name):</w:t>
      </w:r>
    </w:p>
    <w:p w14:paraId="035245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header=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0632A59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float)</w:t>
      </w:r>
    </w:p>
    <w:p w14:paraId="6008020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41B0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ormalize_matrix(X):</w:t>
      </w:r>
    </w:p>
    <w:p w14:paraId="292C62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CEF81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6D0FB3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6F346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A05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5BF952E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EF69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29AC42D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8C9C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et_data_matrix(data):</w:t>
      </w:r>
    </w:p>
    <w:p w14:paraId="3D66548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9C4C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2C589A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28F5A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65E2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BDEDA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8536C6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715BA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in():</w:t>
      </w:r>
    </w:p>
    <w:p w14:paraId="3ED58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DBF1F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DF0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2311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73B2B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039C46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1D4336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36A1A1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C6A5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raining Support Vector Machines '''</w:t>
      </w:r>
    </w:p>
    <w:p w14:paraId="6CDA4B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VMForLinear(X, Y, X_test, Y_test, Y_val, X_val)</w:t>
      </w:r>
    </w:p>
    <w:p w14:paraId="0D85B1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PolynomialSVM(X, Y, X_val, Y_val, X_test, Y_test)</w:t>
      </w:r>
    </w:p>
    <w:p w14:paraId="5CFAB18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GaussianSVM(X, Y, X_val, Y_val, X_test, Y_test)</w:t>
      </w:r>
    </w:p>
    <w:p w14:paraId="1878EF9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igmoidSVM(X, Y, X_val, Y_val, X_test, Y_test)</w:t>
      </w:r>
    </w:p>
    <w:p w14:paraId="728D51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8F76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esting SVM'''</w:t>
      </w:r>
    </w:p>
    <w:p w14:paraId="44B0EFC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Classifier = ourSVM.testSigmoid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2EC307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Classifier = ourSVM.testGaussian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A0CFA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nomialClassifier = ourSVM.testPolynomial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F028B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inearClassifier = ourSVM.testLinear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FB8D7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2519F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assifiers = [sigmoidClassifier, gaussianClassifier,</w:t>
      </w:r>
    </w:p>
    <w:p w14:paraId="07611E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polynomialClassifier, linearClassifier]</w:t>
      </w:r>
    </w:p>
    <w:p w14:paraId="33EB2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B951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ames = [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38737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Draw global accuracy plot</w:t>
      </w:r>
    </w:p>
    <w:p w14:paraId="5573F2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show_global_accuracy(X, Y, X_test, Y_test)</w:t>
      </w:r>
    </w:p>
    <w:p w14:paraId="5C33F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EC3C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ange(len(classifiers)):</w:t>
      </w:r>
    </w:p>
    <w:p w14:paraId="34D02B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rSVM.draw_sets(X_test, Y_test, classifiers[i], names[i])</w:t>
      </w:r>
    </w:p>
    <w:p w14:paraId="312F4AC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(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Pr="00AB2C9D" w:rsidRDefault="00B55AB0" w:rsidP="0099551D"/>
    <w:p w14:paraId="4167BE7C" w14:textId="58441E9E" w:rsidR="00D71C43" w:rsidRDefault="00D71C43" w:rsidP="0099551D"/>
    <w:p w14:paraId="084E445A" w14:textId="01156D42" w:rsidR="00E82A49" w:rsidRDefault="00E82A49" w:rsidP="00E82A49">
      <w:pPr>
        <w:pStyle w:val="Ttulo5"/>
      </w:pPr>
      <w:bookmarkStart w:id="27" w:name="_Código_usado_para_5"/>
      <w:bookmarkEnd w:id="27"/>
      <w:r>
        <w:t>Código usado para Keras</w:t>
      </w:r>
    </w:p>
    <w:p w14:paraId="25F2BE84" w14:textId="39DDFD65" w:rsidR="00E82A49" w:rsidRPr="009F2F1D" w:rsidRDefault="00E82A49" w:rsidP="00E82A49">
      <w:pPr>
        <w:rPr>
          <w:i/>
        </w:rPr>
      </w:pPr>
      <w:r w:rsidRPr="009F2F1D">
        <w:rPr>
          <w:i/>
        </w:rPr>
        <w:t>regresion</w:t>
      </w:r>
      <w:r w:rsidRPr="009F2F1D">
        <w:t>.</w:t>
      </w:r>
      <w:r w:rsidRPr="009F2F1D">
        <w:rPr>
          <w:i/>
        </w:rPr>
        <w:t>py</w:t>
      </w:r>
    </w:p>
    <w:p w14:paraId="779A1FF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6ECA425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05EFEC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3760308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32223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imizers</w:t>
      </w:r>
    </w:p>
    <w:p w14:paraId="1E56EE1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model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quential</w:t>
      </w:r>
    </w:p>
    <w:p w14:paraId="07F8FA5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layers.core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ense</w:t>
      </w:r>
    </w:p>
    <w:p w14:paraId="75A7D75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nsorflow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f</w:t>
      </w:r>
    </w:p>
    <w:p w14:paraId="42FDA768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0C299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5A4FD9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45A090D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E82A49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E1A142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F4454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B13A37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B73F0A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79E4861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F831F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A27B7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4E678C2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787AA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2A0715C4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DACEA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136BD5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C09FF4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369336B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48A7B25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6472CBD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301DA9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92B4ED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B3C6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6BC845A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241D0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6D79C8B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6F3F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ambda_vec = 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F9A4DE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AC7F6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6DA0410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 = Sequential()</w:t>
      </w:r>
    </w:p>
    <w:p w14:paraId="37EB5C4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shap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B3F9BD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4B03C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compil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miz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optimizers.Adam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lambda_vec[i]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s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parse_categorical_crossentrop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ric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2DC3C9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C294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accuracy values</w:t>
      </w:r>
    </w:p>
    <w:p w14:paraId="2B98F8F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story = model.fit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Y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idation_spli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5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tch_siz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erbos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poch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3061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715DD10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37292BF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accuracy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4187CF7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22FA97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984A61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E4061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46C9618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AEC64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loss values</w:t>
      </w:r>
    </w:p>
    <w:p w14:paraId="69F9F92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35D8E33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C92048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loss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68C4B4C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588BF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8FF444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A0ED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547FB7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5CD6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79B3699D" w14:textId="77777777" w:rsidR="00E82A49" w:rsidRDefault="00E82A49" w:rsidP="00E82A49">
      <w:pPr>
        <w:rPr>
          <w:i/>
          <w:lang w:val="en-US"/>
        </w:rPr>
      </w:pPr>
    </w:p>
    <w:p w14:paraId="430C073E" w14:textId="5E5B9015" w:rsidR="00E82A49" w:rsidRPr="00E82A49" w:rsidRDefault="00E82A49" w:rsidP="00E82A49">
      <w:pPr>
        <w:rPr>
          <w:lang w:val="en-US"/>
        </w:rPr>
      </w:pPr>
      <w:r w:rsidRPr="00E82A49">
        <w:rPr>
          <w:i/>
          <w:lang w:val="en-US"/>
        </w:rPr>
        <w:t>red.py</w:t>
      </w:r>
    </w:p>
    <w:p w14:paraId="6A98C62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01F5ACC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8F2A23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1F44FF5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505107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imizers</w:t>
      </w:r>
    </w:p>
    <w:p w14:paraId="1E5566D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model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quential</w:t>
      </w:r>
    </w:p>
    <w:p w14:paraId="4D5830F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layers.core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ense</w:t>
      </w:r>
    </w:p>
    <w:p w14:paraId="4B5C015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nsorflow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f</w:t>
      </w:r>
    </w:p>
    <w:p w14:paraId="23AB9576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8918E3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30965E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969F1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E82A49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62F9B8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12EE0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84312E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39323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3D490D7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6C77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16E879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18541BD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BC261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660D781F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C6399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89B56A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6A5727F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2CA61C6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7B9B9EA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C22A90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BBB0F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538190E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CA0FAB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6BED73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252E3D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50FBBC4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47284F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ambda_vec = 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86513F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BC933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568C20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 = Sequential()</w:t>
      </w:r>
    </w:p>
    <w:p w14:paraId="4EE87BF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shap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n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7E831C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n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1C9AB7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0C3620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454B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compil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miz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optimizers.Adam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lambda_vec[i]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s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parse_categorical_crossentrop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ric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F822CA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F88D9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accuracy values</w:t>
      </w:r>
    </w:p>
    <w:p w14:paraId="4D5BBE4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story = model.fit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Y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idation_spli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5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tch_siz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erbos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poch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A08CE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14965B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7CFC60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accuracy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48EC6B8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E71A3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CE4FAC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75A5D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7682B7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258E99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loss values</w:t>
      </w:r>
    </w:p>
    <w:p w14:paraId="08074DB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1B3DD80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E9536E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loss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2D67CB6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F4057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98188A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646F3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D0CA90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59BD6AB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B34A3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3DCFE602" w14:textId="77777777" w:rsidR="00E82A49" w:rsidRPr="00E82A49" w:rsidRDefault="00E82A49" w:rsidP="0099551D">
      <w:pPr>
        <w:rPr>
          <w:lang w:val="en-US"/>
        </w:rPr>
      </w:pPr>
    </w:p>
    <w:p w14:paraId="53ECF708" w14:textId="5C4D9413" w:rsidR="00D71C43" w:rsidRPr="009F2F1D" w:rsidRDefault="00D71C43" w:rsidP="00D71C43">
      <w:pPr>
        <w:pStyle w:val="Ttulo5"/>
        <w:rPr>
          <w:lang w:val="en-US"/>
        </w:rPr>
      </w:pPr>
      <w:bookmarkStart w:id="28" w:name="_Código_usado_para_4"/>
      <w:bookmarkEnd w:id="28"/>
      <w:r w:rsidRPr="009F2F1D">
        <w:rPr>
          <w:lang w:val="en-US"/>
        </w:rPr>
        <w:t>Código usado para Phone CompluHouse</w:t>
      </w:r>
    </w:p>
    <w:p w14:paraId="2736880D" w14:textId="49109003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run.py</w:t>
      </w:r>
    </w:p>
    <w:p w14:paraId="32C1A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9DB5C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, render_template, request, jsonify</w:t>
      </w:r>
    </w:p>
    <w:p w14:paraId="7F6B39A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obile_price</w:t>
      </w:r>
    </w:p>
    <w:p w14:paraId="4F8FB4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338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pp = Flask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atic_url_pa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5EDC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3775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 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439EF5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E6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8FAC51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684F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d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7B494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nder_templa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9EB0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EE72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E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S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7D9F72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68EA3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08AD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ater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ater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E9D5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lue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lue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AF4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cesador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ador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9C71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m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m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B779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am_fron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fro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BBF6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uatrog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uatrog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FA69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emor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mor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FA6BA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fundidad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fundidad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41B0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es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es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A1E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ucleos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ucleos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2DD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cam_prin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pri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6018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lt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lt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9F9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nch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nch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BA0A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am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am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82BBAC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ltur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tur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A9DC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nchur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nchur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69F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utonom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utonom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7CF7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esg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esg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5241D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actil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ctil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C4C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wifi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ifi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2701E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493F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le_num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le_num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0301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50DFD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 = np.array([[</w:t>
      </w:r>
    </w:p>
    <w:p w14:paraId="56A7DF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bateria_val,</w:t>
      </w:r>
    </w:p>
    <w:p w14:paraId="014815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blue_val,</w:t>
      </w:r>
    </w:p>
    <w:p w14:paraId="455B382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cesador_val,</w:t>
      </w:r>
    </w:p>
    <w:p w14:paraId="57873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sim_val,</w:t>
      </w:r>
    </w:p>
    <w:p w14:paraId="790807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am_fron_val,</w:t>
      </w:r>
    </w:p>
    <w:p w14:paraId="442216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uatrog_val,</w:t>
      </w:r>
    </w:p>
    <w:p w14:paraId="6AC24FF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memoria_val,</w:t>
      </w:r>
    </w:p>
    <w:p w14:paraId="3B81F1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rofundidad_val,</w:t>
      </w:r>
    </w:p>
    <w:p w14:paraId="032035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eso_val,</w:t>
      </w:r>
    </w:p>
    <w:p w14:paraId="059E87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nucleos_val,</w:t>
      </w:r>
    </w:p>
    <w:p w14:paraId="2DBDA0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am_prin_val,</w:t>
      </w:r>
    </w:p>
    <w:p w14:paraId="5EBECD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es_alto_val,</w:t>
      </w:r>
    </w:p>
    <w:p w14:paraId="58D4C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es_ancho_val,</w:t>
      </w:r>
    </w:p>
    <w:p w14:paraId="76A04A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am_val,</w:t>
      </w:r>
    </w:p>
    <w:p w14:paraId="7E4846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ltura_val,</w:t>
      </w:r>
    </w:p>
    <w:p w14:paraId="35D3E1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nchura_val,</w:t>
      </w:r>
    </w:p>
    <w:p w14:paraId="1C7D16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utonomia_val,</w:t>
      </w:r>
    </w:p>
    <w:p w14:paraId="05D513E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tresg_val,</w:t>
      </w:r>
    </w:p>
    <w:p w14:paraId="5A6951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tactil_val,</w:t>
      </w:r>
    </w:p>
    <w:p w14:paraId="1576A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_val</w:t>
      </w:r>
    </w:p>
    <w:p w14:paraId="02F408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]])</w:t>
      </w:r>
    </w:p>
    <w:p w14:paraId="66E3C2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p.savetx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../ProcessedDataSet/user.csv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a)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 </w:t>
      </w:r>
    </w:p>
    <w:p w14:paraId="4AAA05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A649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mobile_price.calculate_range_price()</w:t>
      </w:r>
    </w:p>
    <w:p w14:paraId="416646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BB9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=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atic/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st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file_num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+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CED5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DFAD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641FBD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BAJ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BA98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016F32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21EA96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MEDI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F89AE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FEDFB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07C967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ALT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A012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FBD2C0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if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s == </w:t>
      </w:r>
      <w:r w:rsidRPr="009F2F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6D0CD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MA SUPERI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6548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4F8DE8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.close</w:t>
      </w:r>
    </w:p>
    <w:p w14:paraId="121EF7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027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jsonify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BED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1CFD4DEB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CA2F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__main__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2957047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pp.run(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bug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303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7199A2" w14:textId="449AC340" w:rsidR="00D71C43" w:rsidRPr="002303F6" w:rsidRDefault="00D71C43" w:rsidP="00D71C43">
      <w:pPr>
        <w:rPr>
          <w:i/>
          <w:lang w:val="en-US"/>
        </w:rPr>
      </w:pPr>
    </w:p>
    <w:p w14:paraId="004151C2" w14:textId="1B309208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mobile_price.py</w:t>
      </w:r>
    </w:p>
    <w:p w14:paraId="5EA116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D6EF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24BF01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oadmat</w:t>
      </w:r>
    </w:p>
    <w:p w14:paraId="4EA3EA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7A80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3A9B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2259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C499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Función sigmoide</w:t>
      </w:r>
    </w:p>
    <w:p w14:paraId="7DEC9C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930F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66C9FF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5216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E4103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2B32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372F9F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F713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BB3B1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1ED636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F863D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461A2E87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77D69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oAd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6F7D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7D3239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vstack((X, X_toAdd))</w:t>
      </w:r>
    </w:p>
    <w:p w14:paraId="0AD161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1D91F0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CBE5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</w:t>
      </w:r>
    </w:p>
    <w:p w14:paraId="633B12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5216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4295B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9787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0D2E4C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C4E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589616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0DCB9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B1FE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0D8BDB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np.dot(a2, theta2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4969D40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F8A2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C7E25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723B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5F5801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418A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lculate_range_pri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43605F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2B9E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user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B7390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user = values.astype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7821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A91F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ata = load_data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2B98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get_data_matrix(data, X_user)</w:t>
      </w:r>
    </w:p>
    <w:p w14:paraId="44965A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B70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weights = loadma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eights.ma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2B473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theta1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8 x 21)</w:t>
      </w:r>
    </w:p>
    <w:p w14:paraId="6FAD38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2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 x 9)</w:t>
      </w:r>
    </w:p>
    <w:p w14:paraId="635D24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3BC3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</w:t>
      </w:r>
    </w:p>
    <w:p w14:paraId="1AC931F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8DB5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np.argmax(h[h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E865B16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s</w:t>
      </w:r>
    </w:p>
    <w:p w14:paraId="315EFF12" w14:textId="59B2AAC1" w:rsidR="00D71C43" w:rsidRPr="002303F6" w:rsidRDefault="00D71C43" w:rsidP="00D71C43">
      <w:pPr>
        <w:rPr>
          <w:i/>
          <w:lang w:val="en-US"/>
        </w:rPr>
      </w:pPr>
    </w:p>
    <w:p w14:paraId="364D81BC" w14:textId="4EE7BACD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index.html</w:t>
      </w:r>
    </w:p>
    <w:p w14:paraId="773076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!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OC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42A3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C7D95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E8EB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CompluHous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2949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/css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.cs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2C0A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stackpath.bootstrapcdn.com/font-awesome/4.7.0/css/font-awesome.min.css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9E84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rc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ajax.googleapis.com/ajax/libs/jquery/3.4.1/jquery.min.j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A4BB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4D6FCC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76AD3F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ocum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ElementsBy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nerHTM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F58DC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F052B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751B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BB52C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5066B5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F4529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==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undefine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B47A3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65D9D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406E1A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</w:t>
      </w:r>
    </w:p>
    <w:p w14:paraId="5B03EB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4079B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F8FA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22A120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1A68B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3F535D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C525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130A8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58F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7A429F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id_for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68E1FF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o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rial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4116B67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61F98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CAF4A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Numb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+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BC228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229EE0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441905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</w:p>
    <w:p w14:paraId="0EFD39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Po no exist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239EBA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B77ABF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590CDD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954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thod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E46FC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imeout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0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4603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sync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al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A101DC2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375289FF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ateria_val'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bateria_val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484D267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lue_val'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blue_val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2688A0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rocesador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rocesador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27A46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sim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si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7E4BE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am_fron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am_fro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D6E99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uatrog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uatro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46F2C7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emori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memo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AEF12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rofundidad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rofundidad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09FA73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es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es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7DEBC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nucleos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nucleos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6F34E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am_prin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am_pri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F26AE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res_alt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res_alt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A0D3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res_anch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res_anch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75F3F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am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ra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0C0720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ltur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lt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86EE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nchur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nch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2D2F8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utonomi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utonom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12881D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esg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tres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AE3B6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actil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tactil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5CD53A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ifi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wifi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B4294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le_num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4ABC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,</w:t>
      </w:r>
    </w:p>
    <w:p w14:paraId="0232E4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JSO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584FE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A1D0EF9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F2F1D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Success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17D40A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,</w:t>
      </w:r>
    </w:p>
    <w:p w14:paraId="3CA951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{</w:t>
      </w:r>
    </w:p>
    <w:p w14:paraId="46B6FA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rr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74C18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40210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one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4DB82A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ON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D408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1E9FAC9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6EACED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7B13C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A320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2A2633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1689C5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7A98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439397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ponse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3B81A9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ale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l teléfono móvil que has elegido es de 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 </w:t>
      </w:r>
    </w:p>
    <w:p w14:paraId="783F1D1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284C84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1A8AC2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584276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08D99A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1F0314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5445FA8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A9A6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6FD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EE00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loa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78EA5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onten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6843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itl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8E6FFA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iv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COMPLUHOUS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0E97F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8DEA3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_us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41F2D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d_for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D0DDE8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81D97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24678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ATER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9717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372BD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D335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bateria_range')"</w:t>
      </w:r>
    </w:p>
    <w:p w14:paraId="28C446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bate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C7EF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D360AF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4F73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038B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0000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LUETOOTH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E17E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lue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C2C3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C5AA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1C6A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246D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7AF24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ACD0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C4C8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CCD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ELOCIDAD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37C98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cesador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DF661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3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007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cesador_range')"</w:t>
      </w:r>
    </w:p>
    <w:p w14:paraId="3C8D0F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rocesador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38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cesador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902D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2647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8DF3E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D231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UAL SI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0C27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065D9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DF7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01051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D262C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C79AF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4758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315F2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1273D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ÁMARA FRONT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6AF275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fro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298F0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03CD3F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frontal_range')"</w:t>
      </w:r>
    </w:p>
    <w:p w14:paraId="689DB1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cam_frontal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BFDE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frontal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FCCF1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5E5B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F73E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219E93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4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715CA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uatro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0BA44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A9580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325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F06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681D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64105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AC0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6E6C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MORIA INTERN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83B2D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49F9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64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DF199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memoria_range')"</w:t>
      </w:r>
    </w:p>
    <w:p w14:paraId="6890BB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memo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775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3ACB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1D98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6874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14370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33B7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FUNDIDAD DEL TELÉFONO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B49AB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fundidad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450D8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C7D38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fundidad_range')"</w:t>
      </w:r>
    </w:p>
    <w:p w14:paraId="1AFBAE2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rofundidad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552B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fundidad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64F2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B8CE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D60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305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9E63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ES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49DA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3262CE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957C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eso_range')"</w:t>
      </w:r>
    </w:p>
    <w:p w14:paraId="68CF18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es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BD98D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42583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3B42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260B6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BC9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D7C6E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ÚMERO DE NÚCLEOS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9A680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nucleos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396F4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31C3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nucleos_range')"</w:t>
      </w:r>
    </w:p>
    <w:p w14:paraId="4D2901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nucleos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2F1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nucleos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5BEE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D9F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8B499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1EB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103D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ÁMARA PRINCIP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14B8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EBBF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11E10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prin_range')"</w:t>
      </w:r>
    </w:p>
    <w:p w14:paraId="496717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cam_prin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F4E7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71F62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6FC9FC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89F02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ACDF83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AB8C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LT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E72EF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lt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637C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25B5A4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lto_range')"</w:t>
      </w:r>
    </w:p>
    <w:p w14:paraId="4481DD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es_alt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0E87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lt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685B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836E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43D2E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22EC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18C80E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NCH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DE94C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nch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2BE2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A1B6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ncho_range')"</w:t>
      </w:r>
    </w:p>
    <w:p w14:paraId="66D84E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es_anch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D00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nch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0BC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A340B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B634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0082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4995C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8FDB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BD356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4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5A8FD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am_range')"</w:t>
      </w:r>
    </w:p>
    <w:p w14:paraId="0F1CA0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am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4137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FFCA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FBB3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28E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35E31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F9BCF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LT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7D39A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A19E4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E5F2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ltura_range')"</w:t>
      </w:r>
    </w:p>
    <w:p w14:paraId="0331E2B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lt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BD2EC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D562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3A64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37DD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2780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7D881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NCH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DA7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BDF54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1B25F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nchura_range')"</w:t>
      </w:r>
    </w:p>
    <w:p w14:paraId="730E19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nch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F0D01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CF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96B5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6FF05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94CFC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F34F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UTONOM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C3AA5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0DB7E4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F8842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utonomia_range')"</w:t>
      </w:r>
    </w:p>
    <w:p w14:paraId="296691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utonom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F144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DF564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FD83B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B3A8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940E6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3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DCBE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res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48512B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2AA9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C2E7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010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D720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7001F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C4EA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TALLA TÁCTI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692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actil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2CEE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C036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FE78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654E4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1BDF6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A691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42E5E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1ED4E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ifi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D8A0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9886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26625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C9AD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1858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FFFA6D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ubmit_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li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)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plicar flitro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B1248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D445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D70EC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0403F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CC89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F633AC" w14:textId="10C44A8C" w:rsidR="00D71C43" w:rsidRDefault="00D71C43" w:rsidP="00D71C43">
      <w:pPr>
        <w:rPr>
          <w:i/>
          <w:lang w:val="en-US"/>
        </w:rPr>
      </w:pPr>
    </w:p>
    <w:p w14:paraId="556C9C2C" w14:textId="5E7C9BA4" w:rsid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tyle.css</w:t>
      </w:r>
    </w:p>
    <w:p w14:paraId="09C085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39BE6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6BEB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4455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48A3B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15A7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7CC6A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famil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ans-ser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191E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C5D7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F786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tit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8F5F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F304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FCB3E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18E0E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DB2B5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01B5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-im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o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438736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5410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4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E1C8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DC9E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C774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7CB5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B257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7D06E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31BA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D77A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8CE7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19611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51B7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our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</w:p>
    <w:p w14:paraId="49964F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686E1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90F6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174E3A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F39BA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AB07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);</w:t>
      </w:r>
    </w:p>
    <w:p w14:paraId="405A52C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li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256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AF750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5E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:nth-chi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0256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72C0F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056C2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B6B9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8A49D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E34A4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4A39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ee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40CED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EEF27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D3C4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23158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A18DA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81841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1B501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0F3B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B71E5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B7743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6433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42323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30EEC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E8C85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FEFB0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95238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521E3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submit_butt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35E45F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AF56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9335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1976F3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37A2D7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2FD7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36446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8F14A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6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C710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EC95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E2D9B2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A67F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72C1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9715EB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4C2A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E06C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264BD1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B5F5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submit_button:hov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70A03A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DEB9C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2EC87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70D5C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B565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0B4D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_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4A19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E6BC5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ispla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l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CD444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64656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36D213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FB0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54E1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05FBB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3B1750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9E2AE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4E8B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43A28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5BFE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ED8B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F3E0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-webkit-slider-runnable-tra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BFA03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11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6F7D2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D2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51C86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67FD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-webkit-slider-thum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0A8388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32478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-webkit-appearan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3DA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ontent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21C7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03DFA5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5DD322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1D92E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D016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0F48B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0ABA8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68E5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74922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BACBAEB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C8BB3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68503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rder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7DD37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CB1C91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7BBA7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AC41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F47FB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7989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:befor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CA3EB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nt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7A06A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01FAF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AA1EA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t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0ACA0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93A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40A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B33F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5458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12D31571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D6BD54A" w14:textId="77777777" w:rsidR="00D71C43" w:rsidRPr="002303F6" w:rsidRDefault="00D71C43" w:rsidP="00D71C43">
      <w:pPr>
        <w:rPr>
          <w:i/>
        </w:rPr>
      </w:pPr>
    </w:p>
    <w:p w14:paraId="4C9418E3" w14:textId="2D67A217" w:rsidR="002A0012" w:rsidRPr="00AB2C9D" w:rsidRDefault="002A0012" w:rsidP="002A0012">
      <w:pPr>
        <w:pStyle w:val="Ttulo2"/>
        <w:jc w:val="left"/>
      </w:pPr>
      <w:bookmarkStart w:id="29" w:name="_Toc30545527"/>
      <w:r w:rsidRPr="00AB2C9D">
        <w:lastRenderedPageBreak/>
        <w:t>Apéndice B. Gráficas</w:t>
      </w:r>
      <w:bookmarkEnd w:id="29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250D9163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</w:t>
        </w:r>
      </w:fldSimple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6B494482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</w:t>
        </w:r>
      </w:fldSimple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343D453D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</w:t>
        </w:r>
      </w:fldSimple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40754DF0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</w:t>
        </w:r>
      </w:fldSimple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270BB707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</w:t>
        </w:r>
      </w:fldSimple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6583E659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</w:t>
        </w:r>
      </w:fldSimple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3745E10F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7</w:t>
        </w:r>
      </w:fldSimple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7E5FFD7A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8</w:t>
        </w:r>
      </w:fldSimple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1EC81C99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9</w:t>
        </w:r>
      </w:fldSimple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0A5FC89F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0</w:t>
        </w:r>
      </w:fldSimple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4B19B928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1</w:t>
        </w:r>
      </w:fldSimple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4BED1064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2</w:t>
        </w:r>
      </w:fldSimple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6B5300A2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3</w:t>
        </w:r>
      </w:fldSimple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6CF6C670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4</w:t>
        </w:r>
      </w:fldSimple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7E0F3B40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5</w:t>
        </w:r>
      </w:fldSimple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30" w:name="_Redes_Neuronales._Error"/>
      <w:bookmarkEnd w:id="30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2933D4B9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4ABD9CAE" wp14:editId="42ED542C">
            <wp:extent cx="3846612" cy="2393950"/>
            <wp:effectExtent l="0" t="0" r="1905" b="635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647" cy="24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0E6527ED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6</w:t>
        </w:r>
      </w:fldSimple>
      <w:r>
        <w:t>. Error de clasificación para los distintos valores de lambda usando el algoritmo BFGS</w:t>
      </w:r>
    </w:p>
    <w:p w14:paraId="598AE21B" w14:textId="03DA8500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7864583" wp14:editId="7F465D6C">
            <wp:extent cx="3897628" cy="2425700"/>
            <wp:effectExtent l="0" t="0" r="825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2987" cy="2429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25E2F93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7</w:t>
        </w:r>
      </w:fldSimple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165ECA17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E3C3113" wp14:editId="1F0F641B">
            <wp:extent cx="3917015" cy="2437765"/>
            <wp:effectExtent l="0" t="0" r="7620" b="63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501" cy="2451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2F5F6602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8</w:t>
        </w:r>
      </w:fldSimple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65767FFF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E9D1E7" wp14:editId="7123CA6D">
            <wp:extent cx="3887424" cy="2419350"/>
            <wp:effectExtent l="0" t="0" r="0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641" cy="2430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299DC43D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19</w:t>
        </w:r>
      </w:fldSimple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1F8BB2AC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02A8A9A6" wp14:editId="736B353C">
            <wp:extent cx="3856815" cy="2400300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848" cy="2410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07E0987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0</w:t>
        </w:r>
      </w:fldSimple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31" w:name="_Redes_Neuronales._Precisión"/>
      <w:bookmarkEnd w:id="31"/>
      <w:r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485A9167" w:rsidR="00C86CF2" w:rsidRDefault="009321BE" w:rsidP="00C86CF2">
      <w:pPr>
        <w:keepNext/>
        <w:jc w:val="center"/>
      </w:pPr>
      <w:r>
        <w:rPr>
          <w:noProof/>
        </w:rPr>
        <w:drawing>
          <wp:inline distT="0" distB="0" distL="0" distR="0" wp14:anchorId="3F0D6694" wp14:editId="4CAFEFA6">
            <wp:extent cx="4960237" cy="2120808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8735" cy="2128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6B2C5CBC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1</w:t>
        </w:r>
      </w:fldSimple>
      <w:r>
        <w:t>. Precisión de la red neuronal para lambda 0</w:t>
      </w:r>
    </w:p>
    <w:p w14:paraId="418143D2" w14:textId="41AEA8DC" w:rsidR="00C86CF2" w:rsidRDefault="009321B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ACC324" wp14:editId="7A559E81">
            <wp:extent cx="5391150" cy="2305050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1CD1C388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2</w:t>
        </w:r>
      </w:fldSimple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20BAEB21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3</w:t>
        </w:r>
      </w:fldSimple>
      <w:r w:rsidRPr="00761E7E">
        <w:t xml:space="preserve">. Precisión de la red neuronal para lambda </w:t>
      </w:r>
      <w:r>
        <w:t>0.01</w:t>
      </w:r>
    </w:p>
    <w:p w14:paraId="70736BFD" w14:textId="11B44C77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64070FE6" wp14:editId="13828851">
            <wp:extent cx="5391150" cy="2305050"/>
            <wp:effectExtent l="0" t="0" r="0" b="0"/>
            <wp:docPr id="58" name="Imagen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31952E63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4</w:t>
        </w:r>
      </w:fldSimple>
      <w:r w:rsidRPr="00070C3E">
        <w:t xml:space="preserve">. Precisión de la red neuronal para lambda </w:t>
      </w:r>
      <w:r>
        <w:t>0.1</w:t>
      </w:r>
    </w:p>
    <w:p w14:paraId="3C01D1F7" w14:textId="5BFE6837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7BB22EE" wp14:editId="4DEEC4BD">
            <wp:extent cx="5391150" cy="2305050"/>
            <wp:effectExtent l="0" t="0" r="0" b="0"/>
            <wp:docPr id="59" name="Imagen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4121208D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5</w:t>
        </w:r>
      </w:fldSimple>
      <w:r w:rsidRPr="00FB1829">
        <w:t xml:space="preserve">. Precisión de la red neuronal para lambda </w:t>
      </w:r>
      <w:r>
        <w:t>0.003</w:t>
      </w:r>
    </w:p>
    <w:p w14:paraId="4B82CF9A" w14:textId="4336462A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4451EA2D" wp14:editId="142E8C95">
            <wp:extent cx="5391150" cy="2305050"/>
            <wp:effectExtent l="0" t="0" r="0" b="0"/>
            <wp:docPr id="60" name="Imagen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079931E7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6</w:t>
        </w:r>
      </w:fldSimple>
      <w:r w:rsidRPr="00EC0C95">
        <w:t xml:space="preserve">. Precisión de la red neuronal para lambda </w:t>
      </w:r>
      <w:r>
        <w:t>0.03</w:t>
      </w:r>
      <w:r w:rsidR="000E5402">
        <w:rPr>
          <w:noProof/>
        </w:rPr>
        <w:drawing>
          <wp:inline distT="0" distB="0" distL="0" distR="0" wp14:anchorId="77D758A1" wp14:editId="16125BD0">
            <wp:extent cx="5391150" cy="2305050"/>
            <wp:effectExtent l="0" t="0" r="0" b="0"/>
            <wp:docPr id="62" name="Imagen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7E39DE" w14:textId="3BA16C1D" w:rsidR="00C86CF2" w:rsidRDefault="00C86CF2" w:rsidP="00C86CF2">
      <w:pPr>
        <w:keepNext/>
        <w:jc w:val="center"/>
      </w:pPr>
    </w:p>
    <w:p w14:paraId="547EC001" w14:textId="39BA751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7</w:t>
        </w:r>
      </w:fldSimple>
      <w:r w:rsidRPr="00067B27">
        <w:t xml:space="preserve">. Precisión de la red neuronal para lambda </w:t>
      </w:r>
      <w:r>
        <w:t>0.3</w:t>
      </w:r>
    </w:p>
    <w:p w14:paraId="10BD808A" w14:textId="22D96732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E804401" wp14:editId="31A505B9">
            <wp:extent cx="5391150" cy="2305050"/>
            <wp:effectExtent l="0" t="0" r="0" b="0"/>
            <wp:docPr id="64" name="Imagen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68009613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8</w:t>
        </w:r>
      </w:fldSimple>
      <w:r w:rsidRPr="00B036FD">
        <w:t xml:space="preserve">. Precisión de la red neuronal para lambda </w:t>
      </w:r>
      <w:r>
        <w:t>1</w:t>
      </w:r>
    </w:p>
    <w:p w14:paraId="134CAED8" w14:textId="7D2B0E10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743D209A" wp14:editId="1F543968">
            <wp:extent cx="5391150" cy="2305050"/>
            <wp:effectExtent l="0" t="0" r="0" b="0"/>
            <wp:docPr id="66" name="Imagen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2BD0F4BB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29</w:t>
        </w:r>
      </w:fldSimple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32" w:name="_Redes_Neuronales._Precisión_1"/>
      <w:bookmarkEnd w:id="32"/>
      <w:r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30FEBA3D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7F4E2ED3" wp14:editId="1B0885B9">
            <wp:extent cx="5391150" cy="2305050"/>
            <wp:effectExtent l="0" t="0" r="0" b="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1EB7C286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0</w:t>
        </w:r>
      </w:fldSimple>
      <w:r>
        <w:t>. Precisión de los algoritmos con una capa oculta de tamaño 8</w:t>
      </w:r>
    </w:p>
    <w:p w14:paraId="51C8018F" w14:textId="03954077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68AD7DA" wp14:editId="495601F0">
            <wp:extent cx="5391150" cy="230505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E7F0A" w14:textId="57DB991C" w:rsidR="00320C82" w:rsidRDefault="00C86CF2" w:rsidP="00CF0AFE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1</w:t>
        </w:r>
      </w:fldSimple>
      <w:r w:rsidRPr="00F11A3F">
        <w:t xml:space="preserve">. Precisión de los algoritmos con una capa oculta de tamaño </w:t>
      </w:r>
      <w:r>
        <w:t>16</w:t>
      </w:r>
    </w:p>
    <w:p w14:paraId="0D74C69E" w14:textId="3ECA4DFF" w:rsidR="00320C82" w:rsidRPr="00BD6987" w:rsidRDefault="00320C82" w:rsidP="00E01DCB">
      <w:pPr>
        <w:pStyle w:val="Ttulo5"/>
      </w:pPr>
      <w:bookmarkStart w:id="33" w:name="_Support_Vector_Machines."/>
      <w:bookmarkEnd w:id="33"/>
      <w:r w:rsidRPr="00BD6987">
        <w:t>Support Vector Machines. Matrices de confusión.</w:t>
      </w:r>
    </w:p>
    <w:p w14:paraId="78BFE0DD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368DA36B" wp14:editId="531A30B9">
            <wp:extent cx="3879850" cy="3027106"/>
            <wp:effectExtent l="0" t="0" r="635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115" cy="3039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26742" w14:textId="1DA18B51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2</w:t>
        </w:r>
      </w:fldSimple>
      <w:r>
        <w:t>. Matriz de confusión, Sigmoide</w:t>
      </w:r>
    </w:p>
    <w:p w14:paraId="2BE7C14B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C49071" wp14:editId="0C2863DE">
            <wp:extent cx="3893608" cy="303784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366" cy="3047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F14B0" w14:textId="06607495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3</w:t>
        </w:r>
      </w:fldSimple>
      <w:r w:rsidRPr="006933C9">
        <w:t xml:space="preserve">. Matriz de confusión, </w:t>
      </w:r>
      <w:r w:rsidR="00B23AD0">
        <w:t>Gaussiano</w:t>
      </w:r>
    </w:p>
    <w:p w14:paraId="63F1EBE9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1CF95F99" wp14:editId="0CBB330C">
            <wp:extent cx="4334731" cy="3382010"/>
            <wp:effectExtent l="0" t="0" r="889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223" cy="340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43790" w14:textId="30E1589B" w:rsidR="00AB2C9D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4</w:t>
        </w:r>
      </w:fldSimple>
      <w:r w:rsidRPr="005871AB">
        <w:t xml:space="preserve">. Matriz de confusión, </w:t>
      </w:r>
      <w:r w:rsidR="004E0C64">
        <w:t>Polinómico</w:t>
      </w:r>
    </w:p>
    <w:p w14:paraId="543ED1DA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799F28" wp14:editId="497C3638">
            <wp:extent cx="4390076" cy="342519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83" cy="34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F0B1F" w14:textId="1510292D" w:rsidR="00320C82" w:rsidRDefault="00AB2C9D" w:rsidP="00AB2C9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5</w:t>
        </w:r>
      </w:fldSimple>
      <w:r w:rsidRPr="006A24BE">
        <w:t xml:space="preserve">. Matriz de confusión, </w:t>
      </w:r>
      <w:r>
        <w:t>Lineal</w:t>
      </w:r>
    </w:p>
    <w:p w14:paraId="0674CF89" w14:textId="09C9800D" w:rsidR="00320C82" w:rsidRDefault="00320C82" w:rsidP="00320C82"/>
    <w:p w14:paraId="0EC32413" w14:textId="0667029F" w:rsidR="00320C82" w:rsidRDefault="00320C82" w:rsidP="00E01DCB">
      <w:pPr>
        <w:pStyle w:val="Ttulo5"/>
      </w:pPr>
      <w:bookmarkStart w:id="34" w:name="_Support_Vector_Machines._1"/>
      <w:bookmarkEnd w:id="34"/>
      <w:r w:rsidRPr="00BD6987">
        <w:t>Support Vector Machines. Búsqueda del valor óptimo de C.</w:t>
      </w:r>
    </w:p>
    <w:p w14:paraId="66677D2C" w14:textId="66D062BC" w:rsidR="007F70B9" w:rsidRDefault="00CC509C" w:rsidP="007F70B9">
      <w:pPr>
        <w:keepNext/>
        <w:jc w:val="center"/>
      </w:pPr>
      <w:r>
        <w:rPr>
          <w:noProof/>
        </w:rPr>
        <w:drawing>
          <wp:inline distT="0" distB="0" distL="0" distR="0" wp14:anchorId="78A20A4F" wp14:editId="605FB051">
            <wp:extent cx="4273550" cy="2659656"/>
            <wp:effectExtent l="0" t="0" r="0" b="762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1897" cy="266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39EA8F" w14:textId="2D2AF724" w:rsidR="007F70B9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6</w:t>
        </w:r>
      </w:fldSimple>
      <w:r w:rsidRPr="00CD6D3F">
        <w:t xml:space="preserve">. Mejor valor de C para el kernel </w:t>
      </w:r>
      <w:r>
        <w:t>Lineal</w:t>
      </w:r>
    </w:p>
    <w:p w14:paraId="645C9880" w14:textId="4AB6EB23" w:rsidR="007F70B9" w:rsidRDefault="00320C82" w:rsidP="007F70B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D6080B0" wp14:editId="25E8B9E9">
            <wp:extent cx="4247060" cy="2646045"/>
            <wp:effectExtent l="0" t="0" r="1270" b="190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0432" cy="26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ADC28" w14:textId="7758242C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7</w:t>
        </w:r>
      </w:fldSimple>
      <w:r>
        <w:t>. Mejor valor de C para el kernel Gaussiano</w:t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0AA7ADD2" w14:textId="77777777" w:rsidR="007F70B9" w:rsidRDefault="00320C82" w:rsidP="007F70B9">
      <w:pPr>
        <w:keepNext/>
        <w:jc w:val="center"/>
      </w:pPr>
      <w:r>
        <w:rPr>
          <w:noProof/>
        </w:rPr>
        <w:drawing>
          <wp:inline distT="0" distB="0" distL="0" distR="0" wp14:anchorId="0FF706FC" wp14:editId="267B783F">
            <wp:extent cx="3886889" cy="2421648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968" cy="243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E86C" w14:textId="4E0B8C4F" w:rsidR="00320C82" w:rsidRDefault="007F70B9" w:rsidP="007F70B9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8</w:t>
        </w:r>
      </w:fldSimple>
      <w:r w:rsidRPr="00B50243">
        <w:t xml:space="preserve">. Mejor valor de C para el kernel </w:t>
      </w:r>
      <w:r>
        <w:t>Polinómico</w:t>
      </w:r>
    </w:p>
    <w:p w14:paraId="238B1C00" w14:textId="77777777" w:rsidR="00AB2C9D" w:rsidRDefault="00AB2C9D" w:rsidP="00AB2C9D">
      <w:pPr>
        <w:jc w:val="center"/>
      </w:pPr>
    </w:p>
    <w:p w14:paraId="28566E60" w14:textId="2012AFFA" w:rsidR="00320C82" w:rsidRPr="00BD6987" w:rsidRDefault="00320C82" w:rsidP="00E01DCB">
      <w:pPr>
        <w:pStyle w:val="Ttulo5"/>
      </w:pPr>
      <w:bookmarkStart w:id="35" w:name="_Support_Vector_Machines._2"/>
      <w:bookmarkEnd w:id="35"/>
      <w:r w:rsidRPr="00BD6987">
        <w:lastRenderedPageBreak/>
        <w:t xml:space="preserve">Support Vector Machines. </w:t>
      </w:r>
      <w:r w:rsidR="00936FA2">
        <w:t>Fronteras</w:t>
      </w:r>
      <w:r w:rsidRPr="00BD6987">
        <w:t xml:space="preserve"> de decisión.</w:t>
      </w:r>
    </w:p>
    <w:p w14:paraId="3B4812A1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BE52221" wp14:editId="44DA1A9C">
            <wp:extent cx="4058619" cy="3030836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377" cy="3047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69290" w14:textId="7297F88B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39</w:t>
        </w:r>
      </w:fldSimple>
      <w:r>
        <w:t>. Frontera de decisión para el kernel G</w:t>
      </w:r>
      <w:r w:rsidR="00B23AD0">
        <w:t>au</w:t>
      </w:r>
      <w:r>
        <w:t>ssiano</w:t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08DB561A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7A51748" wp14:editId="602259E4">
            <wp:extent cx="4013987" cy="2997506"/>
            <wp:effectExtent l="0" t="0" r="571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0785" cy="3002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DD5D" w14:textId="05336437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0</w:t>
        </w:r>
      </w:fldSimple>
      <w:r w:rsidRPr="00B72F56">
        <w:t xml:space="preserve">. Frontera de decisión para el kernel </w:t>
      </w:r>
      <w:r>
        <w:t>Sigmoide</w:t>
      </w:r>
    </w:p>
    <w:p w14:paraId="5AE49F8C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C6D2295" wp14:editId="4BEE8FF2">
            <wp:extent cx="4021229" cy="30029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862" cy="301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C9B2AD" w14:textId="6D9C72C6" w:rsidR="004E0C64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1</w:t>
        </w:r>
      </w:fldSimple>
      <w:r w:rsidRPr="00E0672D">
        <w:t xml:space="preserve">. Frontera de decisión para el kernel </w:t>
      </w:r>
      <w:r>
        <w:t>Lineal</w:t>
      </w:r>
    </w:p>
    <w:p w14:paraId="32D665C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E8EB365" wp14:editId="309C8E9F">
            <wp:extent cx="4154170" cy="3102191"/>
            <wp:effectExtent l="0" t="0" r="0" b="317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7109" cy="311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09061" w14:textId="4C338A64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2</w:t>
        </w:r>
      </w:fldSimple>
      <w:r w:rsidRPr="00E57A5E">
        <w:t xml:space="preserve">. Frontera de decisión para el kernel </w:t>
      </w:r>
      <w:r>
        <w:t>Polinómico</w:t>
      </w:r>
    </w:p>
    <w:p w14:paraId="7C924E36" w14:textId="77777777" w:rsidR="00AB2C9D" w:rsidRDefault="00AB2C9D" w:rsidP="00AB2C9D">
      <w:pPr>
        <w:jc w:val="center"/>
      </w:pPr>
    </w:p>
    <w:p w14:paraId="21F3B655" w14:textId="01182B54" w:rsidR="00320C82" w:rsidRPr="00AB2C9D" w:rsidRDefault="00320C82" w:rsidP="00E01DCB">
      <w:pPr>
        <w:pStyle w:val="Ttulo5"/>
      </w:pPr>
      <w:bookmarkStart w:id="36" w:name="_Support_Vector_Machines._3"/>
      <w:bookmarkEnd w:id="36"/>
      <w:r w:rsidRPr="00BD6987">
        <w:lastRenderedPageBreak/>
        <w:t>Support Vector Machines. Porcentaje de efectividad de cada kernel.</w:t>
      </w:r>
    </w:p>
    <w:p w14:paraId="6F4B631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038D341" wp14:editId="25B7EA68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63764" cy="28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F95C9B" w14:textId="77DB955C" w:rsidR="00320C82" w:rsidRDefault="004E0C64" w:rsidP="004E0C6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3</w:t>
        </w:r>
      </w:fldSimple>
      <w:r>
        <w:t>. Precisión de cada kernel</w:t>
      </w:r>
    </w:p>
    <w:p w14:paraId="197E83EC" w14:textId="2597BF84" w:rsidR="00995452" w:rsidRDefault="00995452" w:rsidP="00995452"/>
    <w:p w14:paraId="51799398" w14:textId="2FA0F56F" w:rsidR="00C50D34" w:rsidRDefault="00C50D34" w:rsidP="00C50D34">
      <w:pPr>
        <w:pStyle w:val="Ttulo5"/>
      </w:pPr>
      <w:bookmarkStart w:id="37" w:name="_Keras"/>
      <w:bookmarkEnd w:id="37"/>
      <w:r>
        <w:t>Keras</w:t>
      </w:r>
    </w:p>
    <w:p w14:paraId="7C44EDEF" w14:textId="208DDB13" w:rsidR="00C50D34" w:rsidRDefault="00C50D34" w:rsidP="00C50D34">
      <w:pPr>
        <w:jc w:val="center"/>
      </w:pPr>
    </w:p>
    <w:p w14:paraId="00E83E0C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2346FCC" wp14:editId="71EA5AF8">
            <wp:extent cx="3145000" cy="2349500"/>
            <wp:effectExtent l="0" t="0" r="0" b="0"/>
            <wp:docPr id="74" name="Imagen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27" cy="2352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A10070" w14:textId="15728B63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4</w:t>
        </w:r>
      </w:fldSimple>
      <w:r>
        <w:t>. Keras, Regresión Logística. Precisión con lambda por defecto</w:t>
      </w:r>
    </w:p>
    <w:p w14:paraId="55752607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DDFD73A" wp14:editId="086B34CE">
            <wp:extent cx="3187500" cy="2381250"/>
            <wp:effectExtent l="0" t="0" r="0" b="0"/>
            <wp:docPr id="75" name="Imagen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5829" cy="2387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4821C" w14:textId="7F93E74C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5</w:t>
        </w:r>
      </w:fldSimple>
      <w:r w:rsidRPr="003132CC">
        <w:t xml:space="preserve">. Keras, Regresión Logística. </w:t>
      </w:r>
      <w:r>
        <w:t>Pérdida</w:t>
      </w:r>
      <w:r w:rsidRPr="003132CC">
        <w:t xml:space="preserve"> con lambda por defecto</w:t>
      </w:r>
    </w:p>
    <w:p w14:paraId="418DB610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1D0812E" wp14:editId="5DA41151">
            <wp:extent cx="2991945" cy="2235159"/>
            <wp:effectExtent l="0" t="0" r="0" b="0"/>
            <wp:docPr id="76" name="Imagen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5816" cy="2238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8E6D89" w14:textId="4DA1C336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6</w:t>
        </w:r>
      </w:fldSimple>
      <w:r w:rsidRPr="00387DE2">
        <w:t xml:space="preserve">. Keras, Regresión Logística. Precisión con lambda </w:t>
      </w:r>
      <w:r>
        <w:t>0</w:t>
      </w:r>
    </w:p>
    <w:p w14:paraId="76A9CDC1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A5BA8CA" wp14:editId="1C31003D">
            <wp:extent cx="3042620" cy="2273015"/>
            <wp:effectExtent l="0" t="0" r="5715" b="0"/>
            <wp:docPr id="77" name="Imagen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0096" cy="227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DD87D9" w14:textId="79175C9D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7</w:t>
        </w:r>
      </w:fldSimple>
      <w:r w:rsidRPr="00E27F4B">
        <w:t xml:space="preserve">. Keras, Regresión Logística. </w:t>
      </w:r>
      <w:r>
        <w:t>Pérdida</w:t>
      </w:r>
      <w:r w:rsidRPr="00E27F4B">
        <w:t xml:space="preserve"> con lambda </w:t>
      </w:r>
      <w:r>
        <w:t>0</w:t>
      </w:r>
    </w:p>
    <w:p w14:paraId="505F2B39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48672C" wp14:editId="1F52B566">
            <wp:extent cx="2961640" cy="2212519"/>
            <wp:effectExtent l="0" t="0" r="0" b="0"/>
            <wp:docPr id="78" name="Imagen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6893" cy="2216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0A0EA2" w14:textId="774F820F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8</w:t>
        </w:r>
      </w:fldSimple>
      <w:r w:rsidRPr="000550F3">
        <w:t xml:space="preserve">. Keras, Regresión Logística. Precisión con lambda </w:t>
      </w:r>
      <w:r>
        <w:t>0.001</w:t>
      </w:r>
    </w:p>
    <w:p w14:paraId="483667EC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F514C04" wp14:editId="2836EDA5">
            <wp:extent cx="2990850" cy="2234341"/>
            <wp:effectExtent l="0" t="0" r="0" b="0"/>
            <wp:docPr id="79" name="Imagen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4558" cy="22445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C08AB1" w14:textId="3FE4380A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49</w:t>
        </w:r>
      </w:fldSimple>
      <w:r w:rsidRPr="00467C73">
        <w:t xml:space="preserve">. Keras, Regresión Logística. </w:t>
      </w:r>
      <w:r>
        <w:t xml:space="preserve">Pérdida </w:t>
      </w:r>
      <w:r w:rsidRPr="00467C73">
        <w:t xml:space="preserve">con lambda </w:t>
      </w:r>
      <w:r>
        <w:t>0.001</w:t>
      </w:r>
    </w:p>
    <w:p w14:paraId="76462437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19A91DFB" wp14:editId="4E17B3C3">
            <wp:extent cx="2993251" cy="2236134"/>
            <wp:effectExtent l="0" t="0" r="0" b="0"/>
            <wp:docPr id="80" name="Imagen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6279" cy="2245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E83FD2" w14:textId="1BB6CD91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0</w:t>
        </w:r>
      </w:fldSimple>
      <w:r w:rsidRPr="00276B33">
        <w:t xml:space="preserve">. Keras, Regresión Logística. Precisión con lambda </w:t>
      </w:r>
      <w:r>
        <w:t>0.003</w:t>
      </w:r>
    </w:p>
    <w:p w14:paraId="164F97F2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1FDEE30" wp14:editId="41F632DD">
            <wp:extent cx="3255235" cy="2431853"/>
            <wp:effectExtent l="0" t="0" r="2540" b="6985"/>
            <wp:docPr id="81" name="Imagen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5715" cy="2439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600AF" w14:textId="4F20217B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1</w:t>
        </w:r>
      </w:fldSimple>
      <w:r w:rsidRPr="000925F7">
        <w:t xml:space="preserve">. Keras, Regresión Logística. </w:t>
      </w:r>
      <w:r>
        <w:t xml:space="preserve">Pérdida </w:t>
      </w:r>
      <w:r w:rsidRPr="000925F7">
        <w:t xml:space="preserve">con lambda </w:t>
      </w:r>
      <w:r>
        <w:t>0.003</w:t>
      </w:r>
    </w:p>
    <w:p w14:paraId="187DA726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1AE8BD9" wp14:editId="41B6020A">
            <wp:extent cx="3212901" cy="2400225"/>
            <wp:effectExtent l="0" t="0" r="6985" b="635"/>
            <wp:docPr id="82" name="Imagen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1230" cy="2406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8221AB" w14:textId="756995D5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2</w:t>
        </w:r>
      </w:fldSimple>
      <w:r w:rsidRPr="00460C2E">
        <w:t xml:space="preserve">. Keras, Regresión Logística. Precisión con lambda </w:t>
      </w:r>
      <w:r>
        <w:t>0.01</w:t>
      </w:r>
    </w:p>
    <w:p w14:paraId="5A6F6C8B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1178FFC" wp14:editId="7DC4DE6F">
            <wp:extent cx="3289290" cy="2457294"/>
            <wp:effectExtent l="0" t="0" r="6985" b="635"/>
            <wp:docPr id="83" name="Imagen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7322" cy="2463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B6B6AB" w14:textId="6EBDEE83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3</w:t>
        </w:r>
      </w:fldSimple>
      <w:r w:rsidRPr="00961218">
        <w:t xml:space="preserve">. Keras, Regresión Logística. </w:t>
      </w:r>
      <w:r>
        <w:t xml:space="preserve">Pérdida </w:t>
      </w:r>
      <w:r w:rsidRPr="00961218">
        <w:t xml:space="preserve">con lambda </w:t>
      </w:r>
      <w:r>
        <w:t>0.01</w:t>
      </w:r>
    </w:p>
    <w:p w14:paraId="1D4BC9D9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66731DA" wp14:editId="27BDDB45">
            <wp:extent cx="3041400" cy="2272105"/>
            <wp:effectExtent l="0" t="0" r="6985" b="0"/>
            <wp:docPr id="84" name="Imagen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2130" cy="22801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B3A62" w14:textId="268496FE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4</w:t>
        </w:r>
      </w:fldSimple>
      <w:r w:rsidRPr="000E2293">
        <w:t xml:space="preserve">. Keras, Regresión Logística. Precisión con lambda </w:t>
      </w:r>
      <w:r>
        <w:t>0.03</w:t>
      </w:r>
    </w:p>
    <w:p w14:paraId="4A715713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6E9DA57A" wp14:editId="73F5D28E">
            <wp:extent cx="3101980" cy="2317362"/>
            <wp:effectExtent l="0" t="0" r="3175" b="6985"/>
            <wp:docPr id="85" name="Imagen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3382" cy="23333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10947" w14:textId="1CBFDE5D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5</w:t>
        </w:r>
      </w:fldSimple>
      <w:r w:rsidRPr="009B431D">
        <w:t xml:space="preserve">. Keras, Regresión Logística. </w:t>
      </w:r>
      <w:r>
        <w:t xml:space="preserve">Pérdida </w:t>
      </w:r>
      <w:r w:rsidRPr="009B431D">
        <w:t xml:space="preserve">con lambda </w:t>
      </w:r>
      <w:r>
        <w:t>0.03</w:t>
      </w:r>
    </w:p>
    <w:p w14:paraId="35F5CD3E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2CEE7A2" wp14:editId="2B8F2441">
            <wp:extent cx="3022201" cy="2257761"/>
            <wp:effectExtent l="0" t="0" r="6985" b="9525"/>
            <wp:docPr id="86" name="Imagen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821" cy="2263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CF8E27" w14:textId="22CE5F17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6</w:t>
        </w:r>
      </w:fldSimple>
      <w:r w:rsidRPr="001B406B">
        <w:t xml:space="preserve">. Keras, </w:t>
      </w:r>
      <w:r>
        <w:t>Redes Neuronales</w:t>
      </w:r>
      <w:r w:rsidRPr="001B406B">
        <w:t xml:space="preserve">. Precisión con lambda </w:t>
      </w:r>
      <w:r>
        <w:rPr>
          <w:noProof/>
        </w:rPr>
        <w:t>por defecto</w:t>
      </w:r>
    </w:p>
    <w:p w14:paraId="177C5897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9D4C6DF" wp14:editId="36500040">
            <wp:extent cx="3298000" cy="2463800"/>
            <wp:effectExtent l="0" t="0" r="0" b="0"/>
            <wp:docPr id="87" name="Imagen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3908" cy="24682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E09E82" w14:textId="5CF6C4E7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7</w:t>
        </w:r>
      </w:fldSimple>
      <w:r w:rsidRPr="002579DB">
        <w:t xml:space="preserve">. Keras, Redes Neuronales. </w:t>
      </w:r>
      <w:r>
        <w:t xml:space="preserve">Pérdida </w:t>
      </w:r>
      <w:r w:rsidRPr="002579DB">
        <w:t>con lambda</w:t>
      </w:r>
      <w:r>
        <w:t xml:space="preserve"> por defecto</w:t>
      </w:r>
    </w:p>
    <w:p w14:paraId="7909EBC0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6B6D6B7" wp14:editId="2196096C">
            <wp:extent cx="3213001" cy="2400300"/>
            <wp:effectExtent l="0" t="0" r="6985" b="0"/>
            <wp:docPr id="88" name="Imagen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3260" cy="2415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A620AF" w14:textId="1F8F7FDD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8</w:t>
        </w:r>
      </w:fldSimple>
      <w:r w:rsidRPr="00183771">
        <w:t>. Keras, Redes Neuronales. Precisión con lambda</w:t>
      </w:r>
      <w:r>
        <w:t xml:space="preserve"> 0</w:t>
      </w:r>
    </w:p>
    <w:p w14:paraId="041BB14B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A3572F3" wp14:editId="6F0D99A7">
            <wp:extent cx="3348425" cy="2501471"/>
            <wp:effectExtent l="0" t="0" r="4445" b="0"/>
            <wp:docPr id="89" name="Imagen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1177" cy="2510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14B33" w14:textId="49A63D87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59</w:t>
        </w:r>
      </w:fldSimple>
      <w:r w:rsidRPr="00CB7CC0">
        <w:t xml:space="preserve">. Keras, Redes Neuronales. </w:t>
      </w:r>
      <w:r>
        <w:t xml:space="preserve">Pérdida </w:t>
      </w:r>
      <w:r w:rsidRPr="00CB7CC0">
        <w:t>con lambda</w:t>
      </w:r>
      <w:r>
        <w:t xml:space="preserve"> 0</w:t>
      </w:r>
    </w:p>
    <w:p w14:paraId="04E94B5C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44E8977" wp14:editId="79E0BD4B">
            <wp:extent cx="3195935" cy="2387551"/>
            <wp:effectExtent l="0" t="0" r="5080" b="0"/>
            <wp:docPr id="90" name="Imagen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055" cy="2390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CC3FE" w14:textId="28210069" w:rsid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0</w:t>
        </w:r>
      </w:fldSimple>
      <w:r w:rsidRPr="00CA2B53">
        <w:t>. Keras, Redes Neuronales. Precisión con lambda</w:t>
      </w:r>
      <w:r>
        <w:t xml:space="preserve"> 0.001</w:t>
      </w:r>
    </w:p>
    <w:p w14:paraId="4DE4569F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0734AC4" wp14:editId="73AC3E25">
            <wp:extent cx="3187500" cy="2381250"/>
            <wp:effectExtent l="0" t="0" r="0" b="0"/>
            <wp:docPr id="91" name="Imagen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4576" cy="23865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96FC01" w14:textId="53140D33" w:rsidR="00C50D34" w:rsidRPr="00C50D34" w:rsidRDefault="00C50D34" w:rsidP="00C50D34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1</w:t>
        </w:r>
      </w:fldSimple>
      <w:r w:rsidRPr="00D8700C">
        <w:t xml:space="preserve">. Keras, Redes Neuronales. </w:t>
      </w:r>
      <w:r>
        <w:t xml:space="preserve">Pérdida </w:t>
      </w:r>
      <w:r w:rsidRPr="00D8700C">
        <w:t>con lambda</w:t>
      </w:r>
      <w:r>
        <w:t xml:space="preserve"> 0.001</w:t>
      </w:r>
    </w:p>
    <w:p w14:paraId="54B33A78" w14:textId="77777777" w:rsidR="009F2F1D" w:rsidRDefault="009F2F1D" w:rsidP="009F2F1D">
      <w:pPr>
        <w:keepNext/>
        <w:jc w:val="center"/>
      </w:pPr>
      <w:r>
        <w:rPr>
          <w:noProof/>
        </w:rPr>
        <w:drawing>
          <wp:inline distT="0" distB="0" distL="0" distR="0" wp14:anchorId="129B0958" wp14:editId="3DCF40AC">
            <wp:extent cx="3049270" cy="2277984"/>
            <wp:effectExtent l="0" t="0" r="0" b="8255"/>
            <wp:docPr id="92" name="Imagen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4119" cy="22816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D6E748" w14:textId="7EE5E8F3" w:rsidR="009F2F1D" w:rsidRDefault="009F2F1D" w:rsidP="009F2F1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2</w:t>
        </w:r>
      </w:fldSimple>
      <w:r w:rsidRPr="00F07F43">
        <w:t>. Keras, Redes Neuronales. Precisión con lambda</w:t>
      </w:r>
      <w:r>
        <w:t xml:space="preserve"> 0.01</w:t>
      </w:r>
    </w:p>
    <w:p w14:paraId="4F22DC9E" w14:textId="77777777" w:rsidR="009F2F1D" w:rsidRDefault="009F2F1D" w:rsidP="009F2F1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9A39EDE" wp14:editId="2119A67E">
            <wp:extent cx="3340100" cy="2495250"/>
            <wp:effectExtent l="0" t="0" r="0" b="635"/>
            <wp:docPr id="93" name="Imagen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6878" cy="2500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BD510A" w14:textId="17A32330" w:rsidR="009F2F1D" w:rsidRDefault="009F2F1D" w:rsidP="009F2F1D">
      <w:pPr>
        <w:pStyle w:val="Descripcin"/>
        <w:keepNext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3</w:t>
        </w:r>
      </w:fldSimple>
      <w:r w:rsidRPr="000964F8">
        <w:t xml:space="preserve">. Keras, Redes Neuronales. </w:t>
      </w:r>
      <w:r>
        <w:t xml:space="preserve">Pérdida </w:t>
      </w:r>
      <w:r w:rsidRPr="000964F8">
        <w:t>con lambda</w:t>
      </w:r>
      <w:r>
        <w:t xml:space="preserve"> 0.01</w:t>
      </w:r>
    </w:p>
    <w:p w14:paraId="20EBF743" w14:textId="14444950" w:rsidR="009F2F1D" w:rsidRDefault="009F2F1D" w:rsidP="009F2F1D">
      <w:pPr>
        <w:pStyle w:val="Descripcin"/>
        <w:keepNext/>
        <w:jc w:val="center"/>
      </w:pPr>
      <w:r>
        <w:rPr>
          <w:noProof/>
        </w:rPr>
        <w:drawing>
          <wp:inline distT="0" distB="0" distL="0" distR="0" wp14:anchorId="3B06665C" wp14:editId="303C6E20">
            <wp:extent cx="3329305" cy="2487187"/>
            <wp:effectExtent l="0" t="0" r="4445" b="8890"/>
            <wp:docPr id="94" name="Imagen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2533" cy="24895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798D33" w14:textId="5BE9DF43" w:rsidR="009F2F1D" w:rsidRDefault="009F2F1D" w:rsidP="009F2F1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4</w:t>
        </w:r>
      </w:fldSimple>
      <w:r w:rsidRPr="0041271B">
        <w:t>. Keras, Redes Neuronales. Precisión con lambda</w:t>
      </w:r>
      <w:r>
        <w:t xml:space="preserve"> 0.003</w:t>
      </w:r>
    </w:p>
    <w:p w14:paraId="145246D4" w14:textId="77777777" w:rsidR="009F2F1D" w:rsidRDefault="009F2F1D" w:rsidP="009F2F1D">
      <w:pPr>
        <w:pStyle w:val="Descripcin"/>
        <w:keepNext/>
        <w:jc w:val="center"/>
      </w:pPr>
      <w:r>
        <w:rPr>
          <w:noProof/>
        </w:rPr>
        <w:drawing>
          <wp:inline distT="0" distB="0" distL="0" distR="0" wp14:anchorId="0E1EEF2F" wp14:editId="562CE781">
            <wp:extent cx="3399490" cy="2539620"/>
            <wp:effectExtent l="0" t="0" r="0" b="0"/>
            <wp:docPr id="95" name="Imagen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5581" cy="2544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9BE52F" w14:textId="587803D9" w:rsidR="00320C82" w:rsidRDefault="009F2F1D" w:rsidP="009F2F1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5</w:t>
        </w:r>
      </w:fldSimple>
      <w:r w:rsidRPr="00B966A8">
        <w:t xml:space="preserve">. Keras, Redes Neuronales. </w:t>
      </w:r>
      <w:r>
        <w:t xml:space="preserve">Pérdida </w:t>
      </w:r>
      <w:r w:rsidRPr="00B966A8">
        <w:t>con lambda</w:t>
      </w:r>
      <w:r>
        <w:t xml:space="preserve"> 0.003</w:t>
      </w:r>
    </w:p>
    <w:p w14:paraId="02D063A2" w14:textId="77777777" w:rsidR="009F2F1D" w:rsidRDefault="009F2F1D" w:rsidP="009F2F1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6B1388" wp14:editId="0123526E">
            <wp:extent cx="3148349" cy="2352003"/>
            <wp:effectExtent l="0" t="0" r="0" b="0"/>
            <wp:docPr id="96" name="Imagen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6732" cy="2358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8AE09F" w14:textId="3AF15631" w:rsidR="009F2F1D" w:rsidRDefault="009F2F1D" w:rsidP="009F2F1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6</w:t>
        </w:r>
      </w:fldSimple>
      <w:r w:rsidRPr="00D5522D">
        <w:t>. Keras, Redes Neuronales. Precisión con lambda</w:t>
      </w:r>
      <w:r>
        <w:t xml:space="preserve"> 0.03</w:t>
      </w:r>
    </w:p>
    <w:p w14:paraId="06B0CC11" w14:textId="77777777" w:rsidR="009F2F1D" w:rsidRDefault="009F2F1D" w:rsidP="009F2F1D">
      <w:pPr>
        <w:keepNext/>
        <w:jc w:val="center"/>
      </w:pPr>
      <w:r>
        <w:rPr>
          <w:noProof/>
        </w:rPr>
        <w:drawing>
          <wp:inline distT="0" distB="0" distL="0" distR="0" wp14:anchorId="76EFA498" wp14:editId="62590810">
            <wp:extent cx="3196000" cy="2387600"/>
            <wp:effectExtent l="0" t="0" r="4445" b="0"/>
            <wp:docPr id="97" name="Imagen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165" cy="2390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BB1C9" w14:textId="41D7EAFC" w:rsidR="009F2F1D" w:rsidRPr="009F2F1D" w:rsidRDefault="009F2F1D" w:rsidP="009F2F1D">
      <w:pPr>
        <w:pStyle w:val="Descripcin"/>
        <w:jc w:val="center"/>
      </w:pPr>
      <w:r>
        <w:t xml:space="preserve">Ilustración </w:t>
      </w:r>
      <w:fldSimple w:instr=" SEQ Ilustración \* ARABIC ">
        <w:r w:rsidR="000D7628">
          <w:rPr>
            <w:noProof/>
          </w:rPr>
          <w:t>67</w:t>
        </w:r>
      </w:fldSimple>
      <w:r w:rsidRPr="001D70F0">
        <w:t xml:space="preserve">. Keras, Redes Neuronales. </w:t>
      </w:r>
      <w:r>
        <w:t xml:space="preserve">Pérdida </w:t>
      </w:r>
      <w:r w:rsidRPr="001D70F0">
        <w:t>con lambda</w:t>
      </w:r>
      <w:r>
        <w:t xml:space="preserve"> 0.03</w:t>
      </w:r>
    </w:p>
    <w:p w14:paraId="24C9E09E" w14:textId="77777777" w:rsidR="009F2F1D" w:rsidRDefault="009F2F1D" w:rsidP="00320C82"/>
    <w:p w14:paraId="3B7F538B" w14:textId="1460B4C2" w:rsidR="00EF5F07" w:rsidRDefault="00EF5F07" w:rsidP="00EF5F07">
      <w:pPr>
        <w:pStyle w:val="Ttulo1"/>
      </w:pPr>
      <w:bookmarkStart w:id="38" w:name="_Toc30545528"/>
      <w:r>
        <w:t>Apéndice C. Imágenes</w:t>
      </w:r>
      <w:bookmarkEnd w:id="38"/>
    </w:p>
    <w:p w14:paraId="441F14B0" w14:textId="77697C33" w:rsidR="00107907" w:rsidRDefault="00EF5F07" w:rsidP="00107907">
      <w:pPr>
        <w:pStyle w:val="Ttulo5"/>
      </w:pPr>
      <w:bookmarkStart w:id="39" w:name="_Estructura_de_directorios_1"/>
      <w:bookmarkEnd w:id="39"/>
      <w:r>
        <w:t>Estructura de directorios y ficheros principal</w:t>
      </w:r>
    </w:p>
    <w:p w14:paraId="32718B85" w14:textId="7B9F2AF5" w:rsidR="00A9205D" w:rsidRPr="00A9205D" w:rsidRDefault="00107907" w:rsidP="00107907">
      <w:pPr>
        <w:jc w:val="center"/>
      </w:pPr>
      <w:r>
        <w:rPr>
          <w:noProof/>
        </w:rPr>
        <w:drawing>
          <wp:inline distT="0" distB="0" distL="0" distR="0" wp14:anchorId="6861FDDB" wp14:editId="61313623">
            <wp:extent cx="5045476" cy="2114550"/>
            <wp:effectExtent l="0" t="0" r="3175" b="0"/>
            <wp:docPr id="67" name="Imagen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9"/>
                    <a:srcRect l="24107" t="32401" r="31562" b="34573"/>
                    <a:stretch/>
                  </pic:blipFill>
                  <pic:spPr bwMode="auto">
                    <a:xfrm>
                      <a:off x="0" y="0"/>
                      <a:ext cx="5056061" cy="21189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1C197A" w14:textId="520A628B" w:rsidR="00EF5F07" w:rsidRDefault="00EF5F07" w:rsidP="00EF5F07">
      <w:pPr>
        <w:pStyle w:val="Ttulo5"/>
      </w:pPr>
      <w:bookmarkStart w:id="40" w:name="_Estructura_de_directorios"/>
      <w:bookmarkEnd w:id="40"/>
      <w:r>
        <w:lastRenderedPageBreak/>
        <w:t>Estructura de directorios y ficheros de Phone CompluHouse</w:t>
      </w:r>
    </w:p>
    <w:p w14:paraId="0AE9121B" w14:textId="0F86FDAA" w:rsidR="00EF5F07" w:rsidRDefault="00A9205D" w:rsidP="00EF5F07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8BE15EF" wp14:editId="5C6FD166">
                <wp:simplePos x="0" y="0"/>
                <wp:positionH relativeFrom="column">
                  <wp:posOffset>1612265</wp:posOffset>
                </wp:positionH>
                <wp:positionV relativeFrom="paragraph">
                  <wp:posOffset>440055</wp:posOffset>
                </wp:positionV>
                <wp:extent cx="323850" cy="1390650"/>
                <wp:effectExtent l="76200" t="0" r="19050" b="57150"/>
                <wp:wrapNone/>
                <wp:docPr id="10" name="Conector: angula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23850" cy="1390650"/>
                        </a:xfrm>
                        <a:prstGeom prst="bentConnector3">
                          <a:avLst>
                            <a:gd name="adj1" fmla="val 99524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BB492FC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ector: angular 10" o:spid="_x0000_s1026" type="#_x0000_t34" style="position:absolute;margin-left:126.95pt;margin-top:34.65pt;width:25.5pt;height:109.5pt;flip:x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" adj="21497" strokecolor="black [3200]" strokeweight=".5pt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57A36F" wp14:editId="75614EC6">
                <wp:simplePos x="0" y="0"/>
                <wp:positionH relativeFrom="column">
                  <wp:posOffset>3193415</wp:posOffset>
                </wp:positionH>
                <wp:positionV relativeFrom="paragraph">
                  <wp:posOffset>186055</wp:posOffset>
                </wp:positionV>
                <wp:extent cx="615950" cy="1733550"/>
                <wp:effectExtent l="0" t="0" r="69850" b="57150"/>
                <wp:wrapNone/>
                <wp:docPr id="7" name="Conector: angula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5950" cy="1733550"/>
                        </a:xfrm>
                        <a:prstGeom prst="bentConnector3">
                          <a:avLst>
                            <a:gd name="adj1" fmla="val 100000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F17B01" id="Conector: angular 7" o:spid="_x0000_s1026" type="#_x0000_t34" style="position:absolute;margin-left:251.45pt;margin-top:14.65pt;width:48.5pt;height:13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" adj="21600" strokecolor="black [3200]" strokeweight=".5pt">
                <v:stroke endarrow="block"/>
              </v:shape>
            </w:pict>
          </mc:Fallback>
        </mc:AlternateContent>
      </w:r>
      <w:r w:rsidR="00EF5F07">
        <w:rPr>
          <w:noProof/>
        </w:rPr>
        <w:drawing>
          <wp:inline distT="0" distB="0" distL="0" distR="0" wp14:anchorId="71DFCCE0" wp14:editId="7D2C966B">
            <wp:extent cx="1689100" cy="1492038"/>
            <wp:effectExtent l="0" t="0" r="635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0"/>
                    <a:srcRect l="21637" t="33654" r="71307" b="55267"/>
                    <a:stretch/>
                  </pic:blipFill>
                  <pic:spPr bwMode="auto">
                    <a:xfrm>
                      <a:off x="0" y="0"/>
                      <a:ext cx="1698048" cy="14999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6E8C2C" w14:textId="77777777" w:rsidR="00EF5F07" w:rsidRDefault="00EF5F07" w:rsidP="00EF5F07">
      <w:pPr>
        <w:rPr>
          <w:noProof/>
        </w:rPr>
      </w:pPr>
    </w:p>
    <w:p w14:paraId="20EA54EC" w14:textId="5017F4EC" w:rsidR="00EF5F07" w:rsidRDefault="00EF5F07" w:rsidP="00EF5F07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70DEC43E" wp14:editId="18CAE6E6">
            <wp:extent cx="1981200" cy="533400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1"/>
                    <a:srcRect l="22342" t="35744" r="71543" b="61329"/>
                    <a:stretch/>
                  </pic:blipFill>
                  <pic:spPr bwMode="auto">
                    <a:xfrm>
                      <a:off x="0" y="0"/>
                      <a:ext cx="1987707" cy="5351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EF5F07">
        <w:rPr>
          <w:noProof/>
        </w:rPr>
        <w:t xml:space="preserve"> </w:t>
      </w:r>
      <w:r>
        <w:rPr>
          <w:noProof/>
        </w:rPr>
        <w:drawing>
          <wp:inline distT="0" distB="0" distL="0" distR="0" wp14:anchorId="421BF13A" wp14:editId="0728BFB0">
            <wp:extent cx="1585913" cy="514350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2"/>
                    <a:srcRect l="22225" t="35744" r="73424" b="61748"/>
                    <a:stretch/>
                  </pic:blipFill>
                  <pic:spPr bwMode="auto">
                    <a:xfrm>
                      <a:off x="0" y="0"/>
                      <a:ext cx="1585913" cy="514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DA4ADB" w14:textId="1FB7CB31" w:rsidR="00EF5F07" w:rsidRPr="00EF5F07" w:rsidRDefault="00EF5F07" w:rsidP="00EF5F07">
      <w:pPr>
        <w:jc w:val="center"/>
      </w:pPr>
    </w:p>
    <w:sectPr w:rsidR="00EF5F07" w:rsidRPr="00EF5F07" w:rsidSect="002A0012">
      <w:footerReference w:type="default" r:id="rId83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FF8622" w14:textId="77777777" w:rsidR="00AF1E17" w:rsidRDefault="00AF1E17" w:rsidP="00AF3053">
      <w:pPr>
        <w:spacing w:after="0" w:line="240" w:lineRule="auto"/>
      </w:pPr>
      <w:r>
        <w:separator/>
      </w:r>
    </w:p>
  </w:endnote>
  <w:endnote w:type="continuationSeparator" w:id="0">
    <w:p w14:paraId="42291805" w14:textId="77777777" w:rsidR="00AF1E17" w:rsidRDefault="00AF1E17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F664D4" w:rsidRDefault="00F664D4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F664D4" w:rsidRDefault="00F664D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5DC2E1" w14:textId="77777777" w:rsidR="00AF1E17" w:rsidRDefault="00AF1E17" w:rsidP="00AF3053">
      <w:pPr>
        <w:spacing w:after="0" w:line="240" w:lineRule="auto"/>
      </w:pPr>
      <w:r>
        <w:separator/>
      </w:r>
    </w:p>
  </w:footnote>
  <w:footnote w:type="continuationSeparator" w:id="0">
    <w:p w14:paraId="77211B59" w14:textId="77777777" w:rsidR="00AF1E17" w:rsidRDefault="00AF1E17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A2900B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22428F9"/>
    <w:multiLevelType w:val="hybridMultilevel"/>
    <w:tmpl w:val="2DBCE83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4C01DC"/>
    <w:multiLevelType w:val="hybridMultilevel"/>
    <w:tmpl w:val="FF260DE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4"/>
  </w:num>
  <w:num w:numId="33">
    <w:abstractNumId w:val="13"/>
  </w:num>
  <w:num w:numId="34">
    <w:abstractNumId w:val="12"/>
  </w:num>
  <w:num w:numId="3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29A3"/>
    <w:rsid w:val="000647CA"/>
    <w:rsid w:val="000977AF"/>
    <w:rsid w:val="000A3131"/>
    <w:rsid w:val="000B63C4"/>
    <w:rsid w:val="000D7628"/>
    <w:rsid w:val="000E5402"/>
    <w:rsid w:val="000F4536"/>
    <w:rsid w:val="00107907"/>
    <w:rsid w:val="00112D6F"/>
    <w:rsid w:val="00145670"/>
    <w:rsid w:val="0017036D"/>
    <w:rsid w:val="002303F6"/>
    <w:rsid w:val="00251A62"/>
    <w:rsid w:val="00283C9E"/>
    <w:rsid w:val="002A0012"/>
    <w:rsid w:val="002F258C"/>
    <w:rsid w:val="00320C82"/>
    <w:rsid w:val="00344604"/>
    <w:rsid w:val="003606E2"/>
    <w:rsid w:val="003668A2"/>
    <w:rsid w:val="003A5872"/>
    <w:rsid w:val="003A6B12"/>
    <w:rsid w:val="003B4FC7"/>
    <w:rsid w:val="003D431D"/>
    <w:rsid w:val="00417113"/>
    <w:rsid w:val="004C0B4A"/>
    <w:rsid w:val="004C17C5"/>
    <w:rsid w:val="004D2895"/>
    <w:rsid w:val="004E0C64"/>
    <w:rsid w:val="0051773E"/>
    <w:rsid w:val="00532A8C"/>
    <w:rsid w:val="00543481"/>
    <w:rsid w:val="005973E7"/>
    <w:rsid w:val="005F2DB7"/>
    <w:rsid w:val="005F6146"/>
    <w:rsid w:val="00643BBA"/>
    <w:rsid w:val="00643F7A"/>
    <w:rsid w:val="006624C1"/>
    <w:rsid w:val="00684FD2"/>
    <w:rsid w:val="006A6E40"/>
    <w:rsid w:val="006B4BDF"/>
    <w:rsid w:val="00776450"/>
    <w:rsid w:val="007D18A3"/>
    <w:rsid w:val="007E4A31"/>
    <w:rsid w:val="007F70B9"/>
    <w:rsid w:val="00836BB2"/>
    <w:rsid w:val="0086554E"/>
    <w:rsid w:val="0089439F"/>
    <w:rsid w:val="008B244C"/>
    <w:rsid w:val="008E2FC5"/>
    <w:rsid w:val="008F4373"/>
    <w:rsid w:val="0091784D"/>
    <w:rsid w:val="00917A10"/>
    <w:rsid w:val="009321BE"/>
    <w:rsid w:val="00936FA2"/>
    <w:rsid w:val="00995452"/>
    <w:rsid w:val="0099551D"/>
    <w:rsid w:val="009A215F"/>
    <w:rsid w:val="009B1F94"/>
    <w:rsid w:val="009C0CEE"/>
    <w:rsid w:val="009F2F1D"/>
    <w:rsid w:val="00A303D0"/>
    <w:rsid w:val="00A34594"/>
    <w:rsid w:val="00A9205D"/>
    <w:rsid w:val="00A951C5"/>
    <w:rsid w:val="00AB2C9D"/>
    <w:rsid w:val="00AB3C9C"/>
    <w:rsid w:val="00AD1E44"/>
    <w:rsid w:val="00AD5D00"/>
    <w:rsid w:val="00AF1E17"/>
    <w:rsid w:val="00AF3053"/>
    <w:rsid w:val="00B23AD0"/>
    <w:rsid w:val="00B248DB"/>
    <w:rsid w:val="00B55AB0"/>
    <w:rsid w:val="00B650B3"/>
    <w:rsid w:val="00B92A8B"/>
    <w:rsid w:val="00BC55FD"/>
    <w:rsid w:val="00BD6987"/>
    <w:rsid w:val="00C011A6"/>
    <w:rsid w:val="00C50D34"/>
    <w:rsid w:val="00C745D6"/>
    <w:rsid w:val="00C86CF2"/>
    <w:rsid w:val="00CC509C"/>
    <w:rsid w:val="00CF0AFE"/>
    <w:rsid w:val="00D22583"/>
    <w:rsid w:val="00D30D81"/>
    <w:rsid w:val="00D71C43"/>
    <w:rsid w:val="00D84D2A"/>
    <w:rsid w:val="00DA7AC7"/>
    <w:rsid w:val="00DC1FE7"/>
    <w:rsid w:val="00DF0455"/>
    <w:rsid w:val="00E01DCB"/>
    <w:rsid w:val="00E0438C"/>
    <w:rsid w:val="00E82A49"/>
    <w:rsid w:val="00E83F9B"/>
    <w:rsid w:val="00EB79D9"/>
    <w:rsid w:val="00EE1646"/>
    <w:rsid w:val="00EF5F07"/>
    <w:rsid w:val="00F06B03"/>
    <w:rsid w:val="00F55BF6"/>
    <w:rsid w:val="00F63122"/>
    <w:rsid w:val="00F65471"/>
    <w:rsid w:val="00F664D4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040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08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638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7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06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6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07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0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90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98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593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369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8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86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63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8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09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43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9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43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5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2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8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29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52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18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492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6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0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64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8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857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02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81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8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81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42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467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2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70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5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81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9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7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1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2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5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3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2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13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945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76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8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89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04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06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39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95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587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07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4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9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597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15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69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261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70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14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90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96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84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8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5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48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67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512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35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7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39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1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448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3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15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1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333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2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283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47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436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3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87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53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345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2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13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416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21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5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17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2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14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65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83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93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25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0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19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20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66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5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26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79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582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57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88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47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1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1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1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31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16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6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94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30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2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72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44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2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97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2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750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5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7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4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38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1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72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88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58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036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99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11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1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8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54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58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47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0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4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2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8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71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0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18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7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1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8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7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40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387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6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2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8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5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1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5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09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3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9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2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545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570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96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02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95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01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01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73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1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4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7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88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12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366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9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5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73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0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89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434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68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74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4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04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7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61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68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35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2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0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097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49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9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34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320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5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9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9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6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55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1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5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8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55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99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9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3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8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36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60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4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85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0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77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8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40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12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5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9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58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4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62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215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0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6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7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3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42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01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6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20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91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95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4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52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39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57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4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4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67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65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36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47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70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3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521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97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07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5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6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20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91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8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1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3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24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816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26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11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5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5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383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72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99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4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13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66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2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25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48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7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83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00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07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95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03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80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38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90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26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05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7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82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12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571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87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92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8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40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11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9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9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9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42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84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77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2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2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9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715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97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69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090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06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2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1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00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23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8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79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51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4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36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255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4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97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7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21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7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11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96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36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6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06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90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0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3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3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9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5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6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5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06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28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57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5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170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2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9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0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80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01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85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84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7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8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12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6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32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3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57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41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06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08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60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3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8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35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65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86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87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16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94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44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03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13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35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6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452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42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24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4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8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40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56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7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40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4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67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893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73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0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691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005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3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1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7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411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81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1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904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7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990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5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87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46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51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50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76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5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42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60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38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45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92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32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5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86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8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1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76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72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47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7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3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1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08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2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6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1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7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6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9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757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60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6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91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33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1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73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1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0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89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9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37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79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5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5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30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33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2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17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095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9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20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02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83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63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86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31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5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01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38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06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0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40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8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58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36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35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1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02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40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5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96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4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6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8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7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46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96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718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19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73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55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89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5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33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2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24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46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5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220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33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0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63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8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49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19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26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93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48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0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17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48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18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2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26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44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75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64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25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14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9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1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32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9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6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1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504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92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8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420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0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7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6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2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53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78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8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2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8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7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721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0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98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74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1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8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2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23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1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045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0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4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0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5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9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23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01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3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598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07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3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81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7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74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41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36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84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44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1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38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0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0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9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24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04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84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6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8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64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94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26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6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7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8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1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4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47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1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7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42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642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65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411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17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967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73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58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8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211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48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31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47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60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120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3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17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6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010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7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63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354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01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12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86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783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33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59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681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00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1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6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87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6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43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43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49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598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60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33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828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42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44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83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0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16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979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60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9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1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76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01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66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19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336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99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39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33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34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0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19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30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28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48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11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87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8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07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3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99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3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21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4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69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568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1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7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71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29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4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117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054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02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11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55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96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9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573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48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4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0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4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07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53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2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5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02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01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91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40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25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26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16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85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75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2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6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52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8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6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89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9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19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295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1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9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04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1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368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0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0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1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6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326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5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3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63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48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39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8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46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4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82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282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90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2291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89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8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06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05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2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280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7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38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030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41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69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81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04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3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8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7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93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96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7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5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6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88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94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52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86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809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3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8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5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93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28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0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1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755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433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84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596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9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03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70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8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4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31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5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5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0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35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98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8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26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0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6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91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70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8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39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8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95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9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5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5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8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64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5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17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9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3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0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15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2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3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67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66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0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45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41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26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76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4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2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5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81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06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4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9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33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47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1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7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427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765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13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8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75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12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49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862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83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58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9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168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624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52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65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475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91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4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06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2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27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71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3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8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0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25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8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06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93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1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14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14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66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13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0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29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578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59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3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03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43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2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1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44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6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3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99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8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72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05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68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95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1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74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74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70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25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10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71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80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0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2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26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89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1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24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49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8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38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00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7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161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15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1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7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11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48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21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8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44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7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09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2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25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1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8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5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05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74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1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1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7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2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30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25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8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14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43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jpe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63" Type="http://schemas.openxmlformats.org/officeDocument/2006/relationships/image" Target="media/image53.png"/><Relationship Id="rId68" Type="http://schemas.openxmlformats.org/officeDocument/2006/relationships/image" Target="media/image58.png"/><Relationship Id="rId76" Type="http://schemas.openxmlformats.org/officeDocument/2006/relationships/image" Target="media/image66.png"/><Relationship Id="rId84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61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image" Target="media/image19.png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image" Target="media/image48.png"/><Relationship Id="rId66" Type="http://schemas.openxmlformats.org/officeDocument/2006/relationships/image" Target="media/image56.png"/><Relationship Id="rId74" Type="http://schemas.openxmlformats.org/officeDocument/2006/relationships/image" Target="media/image64.png"/><Relationship Id="rId79" Type="http://schemas.openxmlformats.org/officeDocument/2006/relationships/image" Target="media/image69.png"/><Relationship Id="rId5" Type="http://schemas.openxmlformats.org/officeDocument/2006/relationships/webSettings" Target="webSettings.xml"/><Relationship Id="rId61" Type="http://schemas.openxmlformats.org/officeDocument/2006/relationships/image" Target="media/image51.png"/><Relationship Id="rId82" Type="http://schemas.openxmlformats.org/officeDocument/2006/relationships/image" Target="media/image72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image" Target="media/image46.png"/><Relationship Id="rId64" Type="http://schemas.openxmlformats.org/officeDocument/2006/relationships/image" Target="media/image54.png"/><Relationship Id="rId69" Type="http://schemas.openxmlformats.org/officeDocument/2006/relationships/image" Target="media/image59.png"/><Relationship Id="rId77" Type="http://schemas.openxmlformats.org/officeDocument/2006/relationships/image" Target="media/image67.png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72" Type="http://schemas.openxmlformats.org/officeDocument/2006/relationships/image" Target="media/image62.png"/><Relationship Id="rId80" Type="http://schemas.openxmlformats.org/officeDocument/2006/relationships/image" Target="media/image70.png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59" Type="http://schemas.openxmlformats.org/officeDocument/2006/relationships/image" Target="media/image49.png"/><Relationship Id="rId67" Type="http://schemas.openxmlformats.org/officeDocument/2006/relationships/image" Target="media/image57.png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62" Type="http://schemas.openxmlformats.org/officeDocument/2006/relationships/image" Target="media/image52.png"/><Relationship Id="rId70" Type="http://schemas.openxmlformats.org/officeDocument/2006/relationships/image" Target="media/image60.png"/><Relationship Id="rId75" Type="http://schemas.openxmlformats.org/officeDocument/2006/relationships/image" Target="media/image65.png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image" Target="media/image47.png"/><Relationship Id="rId10" Type="http://schemas.openxmlformats.org/officeDocument/2006/relationships/hyperlink" Target="mailto:sgavil01@ucm.es" TargetMode="External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60" Type="http://schemas.openxmlformats.org/officeDocument/2006/relationships/image" Target="media/image50.png"/><Relationship Id="rId65" Type="http://schemas.openxmlformats.org/officeDocument/2006/relationships/image" Target="media/image55.png"/><Relationship Id="rId73" Type="http://schemas.openxmlformats.org/officeDocument/2006/relationships/image" Target="media/image63.png"/><Relationship Id="rId78" Type="http://schemas.openxmlformats.org/officeDocument/2006/relationships/image" Target="media/image68.png"/><Relationship Id="rId81" Type="http://schemas.openxmlformats.org/officeDocument/2006/relationships/image" Target="media/image7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38D4F6-38AB-44E9-94F7-7E31B1C969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2</TotalTime>
  <Pages>1</Pages>
  <Words>13894</Words>
  <Characters>76420</Characters>
  <Application>Microsoft Office Word</Application>
  <DocSecurity>0</DocSecurity>
  <Lines>636</Lines>
  <Paragraphs>18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sergio gavilan</cp:lastModifiedBy>
  <cp:revision>51</cp:revision>
  <cp:lastPrinted>2020-01-22T09:26:00Z</cp:lastPrinted>
  <dcterms:created xsi:type="dcterms:W3CDTF">2019-12-22T19:53:00Z</dcterms:created>
  <dcterms:modified xsi:type="dcterms:W3CDTF">2020-01-22T0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